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4342" w:rsidRDefault="009A4342" w:rsidP="009A4342">
      <w:pPr>
        <w:pStyle w:val="Ttulo1"/>
        <w:numPr>
          <w:ilvl w:val="0"/>
          <w:numId w:val="1"/>
        </w:numPr>
      </w:pPr>
      <w:bookmarkStart w:id="0" w:name="_Toc477455042"/>
      <w:bookmarkStart w:id="1" w:name="_Toc479254574"/>
      <w:proofErr w:type="spellStart"/>
      <w:r>
        <w:t>Implementation</w:t>
      </w:r>
      <w:bookmarkEnd w:id="0"/>
      <w:bookmarkEnd w:id="1"/>
      <w:proofErr w:type="spellEnd"/>
    </w:p>
    <w:p w:rsidR="009A4342" w:rsidRDefault="009A4342" w:rsidP="009A4342">
      <w:pPr>
        <w:pStyle w:val="Ttulo2"/>
        <w:numPr>
          <w:ilvl w:val="1"/>
          <w:numId w:val="1"/>
        </w:numPr>
      </w:pPr>
      <w:bookmarkStart w:id="2" w:name="_Toc477455043"/>
      <w:bookmarkStart w:id="3" w:name="_Toc479254575"/>
      <w:proofErr w:type="spellStart"/>
      <w:r>
        <w:t>Automated</w:t>
      </w:r>
      <w:proofErr w:type="spellEnd"/>
      <w:r>
        <w:t xml:space="preserve"> </w:t>
      </w:r>
      <w:proofErr w:type="spellStart"/>
      <w:r>
        <w:t>Testing</w:t>
      </w:r>
      <w:bookmarkEnd w:id="2"/>
      <w:bookmarkEnd w:id="3"/>
      <w:proofErr w:type="spellEnd"/>
    </w:p>
    <w:p w:rsidR="009A4342" w:rsidRDefault="009A4342">
      <w:pPr>
        <w:rPr>
          <w:lang w:val="en-US"/>
        </w:rPr>
      </w:pPr>
      <w:r w:rsidRPr="009C5CF5">
        <w:rPr>
          <w:lang w:val="en-US"/>
        </w:rPr>
        <w:t>The fastest, most efficient way to perform an automated</w:t>
      </w:r>
      <w:r>
        <w:rPr>
          <w:lang w:val="en-US"/>
        </w:rPr>
        <w:t xml:space="preserve"> test is to make use of one of </w:t>
      </w:r>
      <w:r w:rsidRPr="009C5CF5">
        <w:rPr>
          <w:lang w:val="en-US"/>
        </w:rPr>
        <w:t>t</w:t>
      </w:r>
      <w:r>
        <w:rPr>
          <w:lang w:val="en-US"/>
        </w:rPr>
        <w:t>h</w:t>
      </w:r>
      <w:r w:rsidRPr="009C5CF5">
        <w:rPr>
          <w:lang w:val="en-US"/>
        </w:rPr>
        <w:t>e many</w:t>
      </w:r>
      <w:r>
        <w:rPr>
          <w:lang w:val="en-US"/>
        </w:rPr>
        <w:t xml:space="preserve"> pen-test assisting tools that exist. For the purposes of this project, OWASP ZAP (Zed Attack Proxy) will be used to automatically scan a target web application.</w:t>
      </w:r>
    </w:p>
    <w:p w:rsidR="009A4342" w:rsidRDefault="009A4342">
      <w:pPr>
        <w:rPr>
          <w:lang w:val="en-US"/>
        </w:rPr>
      </w:pPr>
      <w:r>
        <w:rPr>
          <w:lang w:val="en-US"/>
        </w:rPr>
        <w:t>ZAP is an integrated penetration testing tool that can be used to find a wide array of vulnerabilities in a web application. The tool is meant both for unexperienced beginners as well as professionals. ZAP provides tools for manual testing as well as automated scanners, but this project will only make use of the second.</w:t>
      </w:r>
    </w:p>
    <w:p w:rsidR="009A4342" w:rsidRDefault="009A4342">
      <w:pPr>
        <w:rPr>
          <w:lang w:val="en-US"/>
        </w:rPr>
      </w:pPr>
      <w:r>
        <w:rPr>
          <w:lang w:val="en-US"/>
        </w:rPr>
        <w:t>The script will be written in Python. Python is a high-level programming language that puts emphasis on code readability. Unlike many other programming languages that break up code blocks with curly braces or specific keywords, Python instead uses whitespace indentation to mark the indentation level of each line of code. OWASP ZAP has a Python client API that allows it to work directly through Python by use of the ZAPv2 module</w:t>
      </w:r>
      <w:r>
        <w:rPr>
          <w:rStyle w:val="Refdenotaalpie"/>
          <w:lang w:val="en-US"/>
        </w:rPr>
        <w:footnoteReference w:id="1"/>
      </w:r>
      <w:r>
        <w:rPr>
          <w:lang w:val="en-US"/>
        </w:rPr>
        <w:t>.</w:t>
      </w:r>
    </w:p>
    <w:p w:rsidR="009A4342" w:rsidRDefault="009A4342">
      <w:pPr>
        <w:rPr>
          <w:lang w:val="en-US"/>
        </w:rPr>
      </w:pPr>
      <w:r>
        <w:rPr>
          <w:lang w:val="en-US"/>
        </w:rPr>
        <w:t>In order to perform an automated scan on the target web application, the first step is to open the OWASP ZAP program. This can be achieved with the help of the ‘OS’ and ‘</w:t>
      </w:r>
      <w:proofErr w:type="spellStart"/>
      <w:r>
        <w:rPr>
          <w:lang w:val="en-US"/>
        </w:rPr>
        <w:t>Subprocess</w:t>
      </w:r>
      <w:proofErr w:type="spellEnd"/>
      <w:r>
        <w:rPr>
          <w:lang w:val="en-US"/>
        </w:rPr>
        <w:t>’ modules for Python</w:t>
      </w:r>
      <w:r>
        <w:rPr>
          <w:lang w:val="en-US"/>
        </w:rPr>
        <w:fldChar w:fldCharType="begin"/>
      </w:r>
      <w:r>
        <w:rPr>
          <w:lang w:val="en-US"/>
        </w:rPr>
        <w:instrText xml:space="preserve"> ADDIN ZOTERO_ITEM CSL_CITATION {"citationID":"1gVxwyQA","properties":{"formattedCitation":"[2]","plainCitation":"[2]"},"citationItems":[{"id":26,"uris":["http://zotero.org/users/local/p39YSkPy/items/TT23D3QM"],"uri":["http://zotero.org/users/local/p39YSkPy/items/TT23D3QM"],"itemData":{"id":26,"type":"webpage","title":"Automating security tests using OWASP ZAP and Jenkins","container-title":"Securify","URL":"https://www.securify.nl/blog/SFY20150303/automating_security_tests_using_owasp_zap_and_jenkins.html","author":[{"family":"Kelebek","given":"Burak"}],"issued":{"date-parts":[["2015",3]]},"accessed":{"date-parts":[["2017",4,5]]}}}],"schema":"https://github.com/citation-style-language/schema/raw/master/csl-citation.json"} </w:instrText>
      </w:r>
      <w:r>
        <w:rPr>
          <w:lang w:val="en-US"/>
        </w:rPr>
        <w:fldChar w:fldCharType="separate"/>
      </w:r>
      <w:r w:rsidRPr="00CB14F7">
        <w:rPr>
          <w:rFonts w:ascii="Calibri" w:hAnsi="Calibri"/>
          <w:lang w:val="en-US"/>
        </w:rPr>
        <w:t>[2]</w:t>
      </w:r>
      <w:r>
        <w:rPr>
          <w:lang w:val="en-US"/>
        </w:rPr>
        <w:fldChar w:fldCharType="end"/>
      </w:r>
      <w:r>
        <w:rPr>
          <w:lang w:val="en-US"/>
        </w:rPr>
        <w:t xml:space="preserve">. The program will be started in headless mode (without a graphical interface) in order to minimize loading times. The script will continuously try to connect to the target webpage until it can detect the program. Once the program is open, the actual scan can be divided in two stages: the </w:t>
      </w:r>
      <w:proofErr w:type="spellStart"/>
      <w:r>
        <w:rPr>
          <w:lang w:val="en-US"/>
        </w:rPr>
        <w:t>spidering</w:t>
      </w:r>
      <w:proofErr w:type="spellEnd"/>
      <w:r>
        <w:rPr>
          <w:lang w:val="en-US"/>
        </w:rPr>
        <w:t xml:space="preserve"> stage and the active scan stage.</w:t>
      </w:r>
    </w:p>
    <w:p w:rsidR="009A4342" w:rsidRDefault="009A4342" w:rsidP="001A3D59">
      <w:pPr>
        <w:rPr>
          <w:lang w:val="en-US"/>
        </w:rPr>
      </w:pPr>
      <w:r>
        <w:rPr>
          <w:lang w:val="en-US"/>
        </w:rPr>
        <w:t>The program is only supplied with the root URL (parent page) of the web application, so it needs some way to find its subdirectories (children pages). A spider or crawler is a bot that does exactly that, fetching any children pages under the parent URL to later scan them. OWASP ZAP features a spider that can be directly called from Python. If the scan takes too long, it is possible to limit the number of children to scan in the code. This would reduce the total scan time, but would also lower the number of vulnerabilities found.</w:t>
      </w:r>
    </w:p>
    <w:p w:rsidR="009A446D" w:rsidRDefault="009A4342" w:rsidP="001A3D59">
      <w:pPr>
        <w:rPr>
          <w:ins w:id="4" w:author="Samuel" w:date="2017-04-12T17:32:00Z"/>
          <w:lang w:val="en-US"/>
        </w:rPr>
      </w:pPr>
      <w:r>
        <w:rPr>
          <w:lang w:val="en-US"/>
        </w:rPr>
        <w:t>While the program is running the spider it passively scans every received response, searching for easy to find vulnerabilities (similar to a checklist). This is a passive scan done in the background without interrupting the exploration of the web application.</w:t>
      </w:r>
    </w:p>
    <w:p w:rsidR="00186C04" w:rsidRDefault="00186C04" w:rsidP="001A3D59">
      <w:pPr>
        <w:rPr>
          <w:ins w:id="5" w:author="Samuel" w:date="2017-04-12T17:33:00Z"/>
          <w:lang w:val="en-US"/>
        </w:rPr>
      </w:pPr>
      <w:ins w:id="6" w:author="Samuel" w:date="2017-04-12T17:32:00Z">
        <w:r>
          <w:rPr>
            <w:lang w:val="en-US"/>
          </w:rPr>
          <w:t xml:space="preserve">According to the official OWASP ZAP documentation, the </w:t>
        </w:r>
      </w:ins>
      <w:ins w:id="7" w:author="Samuel" w:date="2017-04-12T17:33:00Z">
        <w:r>
          <w:rPr>
            <w:lang w:val="en-US"/>
          </w:rPr>
          <w:t>passive scan searches for any of the following vulnerabilities</w:t>
        </w:r>
        <w:r>
          <w:rPr>
            <w:rStyle w:val="Refdenotaalpie"/>
            <w:lang w:val="en-US"/>
          </w:rPr>
          <w:footnoteReference w:id="2"/>
        </w:r>
        <w:r>
          <w:rPr>
            <w:lang w:val="en-US"/>
          </w:rPr>
          <w:t>:</w:t>
        </w:r>
      </w:ins>
    </w:p>
    <w:p w:rsidR="00186C04" w:rsidRDefault="00186C04">
      <w:pPr>
        <w:pStyle w:val="Subttulo"/>
        <w:rPr>
          <w:ins w:id="9" w:author="Samuel" w:date="2017-04-12T17:36:00Z"/>
          <w:lang w:val="en-US"/>
        </w:rPr>
        <w:pPrChange w:id="10" w:author="Samuel" w:date="2017-04-12T17:36:00Z">
          <w:pPr/>
        </w:pPrChange>
      </w:pPr>
      <w:ins w:id="11" w:author="Samuel" w:date="2017-04-12T17:36:00Z">
        <w:r>
          <w:rPr>
            <w:lang w:val="en-US"/>
          </w:rPr>
          <w:t>-Application Errors</w:t>
        </w:r>
      </w:ins>
    </w:p>
    <w:p w:rsidR="00186C04" w:rsidRDefault="00186C04">
      <w:pPr>
        <w:rPr>
          <w:ins w:id="12" w:author="Samuel" w:date="2017-04-12T17:37:00Z"/>
          <w:lang w:val="en-US"/>
        </w:rPr>
      </w:pPr>
      <w:proofErr w:type="gramStart"/>
      <w:ins w:id="13" w:author="Samuel" w:date="2017-04-12T17:37:00Z">
        <w:r>
          <w:rPr>
            <w:lang w:val="en-US"/>
          </w:rPr>
          <w:t>Checks server responses in order to find responses that contain known error strings.</w:t>
        </w:r>
        <w:proofErr w:type="gramEnd"/>
      </w:ins>
    </w:p>
    <w:p w:rsidR="00186C04" w:rsidRDefault="00186C04">
      <w:pPr>
        <w:pStyle w:val="Subttulo"/>
        <w:rPr>
          <w:ins w:id="14" w:author="Samuel" w:date="2017-04-12T17:37:00Z"/>
          <w:lang w:val="en-US"/>
        </w:rPr>
        <w:pPrChange w:id="15" w:author="Samuel" w:date="2017-04-12T17:37:00Z">
          <w:pPr/>
        </w:pPrChange>
      </w:pPr>
      <w:ins w:id="16" w:author="Samuel" w:date="2017-04-12T17:37:00Z">
        <w:r>
          <w:rPr>
            <w:lang w:val="en-US"/>
          </w:rPr>
          <w:t>-Cache Control</w:t>
        </w:r>
      </w:ins>
    </w:p>
    <w:p w:rsidR="00186C04" w:rsidRDefault="00186C04">
      <w:pPr>
        <w:rPr>
          <w:ins w:id="17" w:author="Samuel" w:date="2017-04-12T17:39:00Z"/>
          <w:lang w:val="en-US"/>
        </w:rPr>
      </w:pPr>
      <w:ins w:id="18" w:author="Samuel" w:date="2017-04-12T17:38:00Z">
        <w:r>
          <w:rPr>
            <w:lang w:val="en-US"/>
          </w:rPr>
          <w:lastRenderedPageBreak/>
          <w:t>Checks the cache-control header field</w:t>
        </w:r>
      </w:ins>
      <w:ins w:id="19" w:author="Samuel" w:date="2017-04-12T17:39:00Z">
        <w:r>
          <w:rPr>
            <w:lang w:val="en-US"/>
          </w:rPr>
          <w:t xml:space="preserve"> to ensure it follows the industry’s best practices.</w:t>
        </w:r>
      </w:ins>
    </w:p>
    <w:p w:rsidR="00186C04" w:rsidRDefault="00186C04">
      <w:pPr>
        <w:pStyle w:val="Subttulo"/>
        <w:rPr>
          <w:ins w:id="20" w:author="Samuel" w:date="2017-04-12T17:39:00Z"/>
          <w:lang w:val="en-US"/>
        </w:rPr>
        <w:pPrChange w:id="21" w:author="Samuel" w:date="2017-04-12T17:39:00Z">
          <w:pPr/>
        </w:pPrChange>
      </w:pPr>
      <w:ins w:id="22" w:author="Samuel" w:date="2017-04-12T17:39:00Z">
        <w:r>
          <w:rPr>
            <w:lang w:val="en-US"/>
          </w:rPr>
          <w:t>-Content Type Missing</w:t>
        </w:r>
      </w:ins>
    </w:p>
    <w:p w:rsidR="00186C04" w:rsidRDefault="00186C04">
      <w:pPr>
        <w:rPr>
          <w:ins w:id="23" w:author="Samuel" w:date="2017-04-12T17:40:00Z"/>
          <w:lang w:val="en-US"/>
        </w:rPr>
      </w:pPr>
      <w:ins w:id="24" w:author="Samuel" w:date="2017-04-12T17:40:00Z">
        <w:r>
          <w:rPr>
            <w:lang w:val="en-US"/>
          </w:rPr>
          <w:t>Ensures that</w:t>
        </w:r>
      </w:ins>
      <w:ins w:id="25" w:author="Samuel" w:date="2017-04-12T17:39:00Z">
        <w:r>
          <w:rPr>
            <w:lang w:val="en-US"/>
          </w:rPr>
          <w:t xml:space="preserve"> the Content-Type header exists</w:t>
        </w:r>
      </w:ins>
      <w:ins w:id="26" w:author="Samuel" w:date="2017-04-12T17:40:00Z">
        <w:r>
          <w:rPr>
            <w:lang w:val="en-US"/>
          </w:rPr>
          <w:t xml:space="preserve"> and its value isn’t empty</w:t>
        </w:r>
      </w:ins>
      <w:ins w:id="27" w:author="Samuel" w:date="2017-04-12T17:43:00Z">
        <w:r w:rsidR="00D638F0">
          <w:rPr>
            <w:lang w:val="en-US"/>
          </w:rPr>
          <w:t>.</w:t>
        </w:r>
      </w:ins>
    </w:p>
    <w:p w:rsidR="00186C04" w:rsidRDefault="00186C04">
      <w:pPr>
        <w:pStyle w:val="Subttulo"/>
        <w:rPr>
          <w:ins w:id="28" w:author="Samuel" w:date="2017-04-12T17:40:00Z"/>
          <w:lang w:val="en-US"/>
        </w:rPr>
        <w:pPrChange w:id="29" w:author="Samuel" w:date="2017-04-12T17:40:00Z">
          <w:pPr/>
        </w:pPrChange>
      </w:pPr>
      <w:ins w:id="30" w:author="Samuel" w:date="2017-04-12T17:40:00Z">
        <w:r>
          <w:rPr>
            <w:lang w:val="en-US"/>
          </w:rPr>
          <w:t xml:space="preserve">-Cookie </w:t>
        </w:r>
        <w:proofErr w:type="spellStart"/>
        <w:r>
          <w:rPr>
            <w:lang w:val="en-US"/>
          </w:rPr>
          <w:t>HttpOnly</w:t>
        </w:r>
        <w:proofErr w:type="spellEnd"/>
      </w:ins>
    </w:p>
    <w:p w:rsidR="00186C04" w:rsidRDefault="00186C04">
      <w:pPr>
        <w:rPr>
          <w:ins w:id="31" w:author="Samuel" w:date="2017-04-12T17:43:00Z"/>
          <w:lang w:val="en-US"/>
        </w:rPr>
      </w:pPr>
      <w:ins w:id="32" w:author="Samuel" w:date="2017-04-12T17:41:00Z">
        <w:r>
          <w:rPr>
            <w:lang w:val="en-US"/>
          </w:rPr>
          <w:t xml:space="preserve">If a cookie </w:t>
        </w:r>
      </w:ins>
      <w:ins w:id="33" w:author="Samuel" w:date="2017-04-12T17:44:00Z">
        <w:r w:rsidR="00D638F0">
          <w:rPr>
            <w:lang w:val="en-US"/>
          </w:rPr>
          <w:t>is set with</w:t>
        </w:r>
      </w:ins>
      <w:ins w:id="34" w:author="Samuel" w:date="2017-04-12T17:41:00Z">
        <w:r>
          <w:rPr>
            <w:lang w:val="en-US"/>
          </w:rPr>
          <w:t xml:space="preserve"> the “</w:t>
        </w:r>
        <w:proofErr w:type="spellStart"/>
        <w:r>
          <w:rPr>
            <w:lang w:val="en-US"/>
          </w:rPr>
          <w:t>HttpOnly</w:t>
        </w:r>
        <w:proofErr w:type="spellEnd"/>
        <w:r>
          <w:rPr>
            <w:lang w:val="en-US"/>
          </w:rPr>
          <w:t xml:space="preserve">” flag, </w:t>
        </w:r>
      </w:ins>
      <w:ins w:id="35" w:author="Samuel" w:date="2017-04-12T17:42:00Z">
        <w:r w:rsidR="00D638F0">
          <w:rPr>
            <w:lang w:val="en-US"/>
          </w:rPr>
          <w:t xml:space="preserve">browsers will know that </w:t>
        </w:r>
      </w:ins>
      <w:ins w:id="36" w:author="Samuel" w:date="2017-04-12T17:43:00Z">
        <w:r w:rsidR="00D638F0">
          <w:rPr>
            <w:lang w:val="en-US"/>
          </w:rPr>
          <w:t>only client side scripts should interact with that cookie. This check ensures that all cookies set are flagged as “</w:t>
        </w:r>
        <w:proofErr w:type="spellStart"/>
        <w:r w:rsidR="00D638F0">
          <w:rPr>
            <w:lang w:val="en-US"/>
          </w:rPr>
          <w:t>HttpOnly</w:t>
        </w:r>
        <w:proofErr w:type="spellEnd"/>
        <w:r w:rsidR="00D638F0">
          <w:rPr>
            <w:lang w:val="en-US"/>
          </w:rPr>
          <w:t>”.</w:t>
        </w:r>
      </w:ins>
    </w:p>
    <w:p w:rsidR="00D638F0" w:rsidRDefault="00D638F0">
      <w:pPr>
        <w:pStyle w:val="Subttulo"/>
        <w:rPr>
          <w:ins w:id="37" w:author="Samuel" w:date="2017-04-12T17:44:00Z"/>
          <w:lang w:val="en-US"/>
        </w:rPr>
        <w:pPrChange w:id="38" w:author="Samuel" w:date="2017-04-12T17:43:00Z">
          <w:pPr/>
        </w:pPrChange>
      </w:pPr>
      <w:ins w:id="39" w:author="Samuel" w:date="2017-04-12T17:44:00Z">
        <w:r>
          <w:rPr>
            <w:lang w:val="en-US"/>
          </w:rPr>
          <w:t>-Cookie Secure Flag</w:t>
        </w:r>
      </w:ins>
    </w:p>
    <w:p w:rsidR="00D638F0" w:rsidRDefault="00D638F0">
      <w:pPr>
        <w:rPr>
          <w:ins w:id="40" w:author="Samuel" w:date="2017-04-12T17:47:00Z"/>
          <w:lang w:val="en-US"/>
        </w:rPr>
      </w:pPr>
      <w:ins w:id="41" w:author="Samuel" w:date="2017-04-12T17:44:00Z">
        <w:r>
          <w:rPr>
            <w:lang w:val="en-US"/>
          </w:rPr>
          <w:t>If a cookie is set with the secure flag, it w</w:t>
        </w:r>
      </w:ins>
      <w:ins w:id="42" w:author="Samuel" w:date="2017-04-12T17:45:00Z">
        <w:r>
          <w:rPr>
            <w:lang w:val="en-US"/>
          </w:rPr>
          <w:t>ill no</w:t>
        </w:r>
      </w:ins>
      <w:ins w:id="43" w:author="Samuel" w:date="2017-04-12T17:44:00Z">
        <w:r>
          <w:rPr>
            <w:lang w:val="en-US"/>
          </w:rPr>
          <w:t>t be</w:t>
        </w:r>
      </w:ins>
      <w:ins w:id="44" w:author="Samuel" w:date="2017-04-12T17:45:00Z">
        <w:r>
          <w:rPr>
            <w:lang w:val="en-US"/>
          </w:rPr>
          <w:t xml:space="preserve"> </w:t>
        </w:r>
      </w:ins>
      <w:ins w:id="45" w:author="Samuel" w:date="2017-04-12T17:44:00Z">
        <w:r>
          <w:rPr>
            <w:lang w:val="en-US"/>
          </w:rPr>
          <w:t>sent during</w:t>
        </w:r>
      </w:ins>
      <w:ins w:id="46" w:author="Samuel" w:date="2017-04-12T17:45:00Z">
        <w:r>
          <w:rPr>
            <w:lang w:val="en-US"/>
          </w:rPr>
          <w:t xml:space="preserve"> a plain HTTP session.</w:t>
        </w:r>
        <w:r w:rsidR="006D47C2">
          <w:rPr>
            <w:lang w:val="en-US"/>
          </w:rPr>
          <w:t xml:space="preserve"> This check analyzes all cookies generated during HTTPS sessions</w:t>
        </w:r>
      </w:ins>
      <w:ins w:id="47" w:author="Samuel" w:date="2017-04-12T17:46:00Z">
        <w:r w:rsidR="006D47C2">
          <w:rPr>
            <w:lang w:val="en-US"/>
          </w:rPr>
          <w:t xml:space="preserve"> to make sure they include this flag.</w:t>
        </w:r>
      </w:ins>
    </w:p>
    <w:p w:rsidR="00061168" w:rsidRDefault="00061168">
      <w:pPr>
        <w:pStyle w:val="Subttulo"/>
        <w:rPr>
          <w:ins w:id="48" w:author="Samuel" w:date="2017-04-12T17:47:00Z"/>
          <w:lang w:val="en-US"/>
        </w:rPr>
        <w:pPrChange w:id="49" w:author="Samuel" w:date="2017-04-12T17:47:00Z">
          <w:pPr/>
        </w:pPrChange>
      </w:pPr>
      <w:ins w:id="50" w:author="Samuel" w:date="2017-04-12T17:47:00Z">
        <w:r>
          <w:rPr>
            <w:lang w:val="en-US"/>
          </w:rPr>
          <w:t>-Cross Domain Script Inclusion</w:t>
        </w:r>
      </w:ins>
    </w:p>
    <w:p w:rsidR="00061168" w:rsidRDefault="00061168">
      <w:pPr>
        <w:rPr>
          <w:ins w:id="51" w:author="Samuel" w:date="2017-04-12T17:50:00Z"/>
          <w:lang w:val="en-US"/>
        </w:rPr>
      </w:pPr>
      <w:proofErr w:type="gramStart"/>
      <w:ins w:id="52" w:author="Samuel" w:date="2017-04-12T17:48:00Z">
        <w:r>
          <w:rPr>
            <w:lang w:val="en-US"/>
          </w:rPr>
          <w:t xml:space="preserve">Checks whether there are scripts </w:t>
        </w:r>
      </w:ins>
      <w:ins w:id="53" w:author="Samuel" w:date="2017-04-12T17:49:00Z">
        <w:r>
          <w:rPr>
            <w:lang w:val="en-US"/>
          </w:rPr>
          <w:t>that don’t come from the domain hosting the content.</w:t>
        </w:r>
      </w:ins>
      <w:proofErr w:type="gramEnd"/>
    </w:p>
    <w:p w:rsidR="00061168" w:rsidRDefault="00061168">
      <w:pPr>
        <w:pStyle w:val="Subttulo"/>
        <w:rPr>
          <w:ins w:id="54" w:author="Samuel" w:date="2017-04-12T17:50:00Z"/>
          <w:lang w:val="en-US"/>
        </w:rPr>
        <w:pPrChange w:id="55" w:author="Samuel" w:date="2017-04-12T17:50:00Z">
          <w:pPr/>
        </w:pPrChange>
      </w:pPr>
      <w:ins w:id="56" w:author="Samuel" w:date="2017-04-12T17:50:00Z">
        <w:r>
          <w:rPr>
            <w:lang w:val="en-US"/>
          </w:rPr>
          <w:t>-Header XSS Protection</w:t>
        </w:r>
      </w:ins>
    </w:p>
    <w:p w:rsidR="00061168" w:rsidRDefault="00061168">
      <w:pPr>
        <w:rPr>
          <w:ins w:id="57" w:author="Samuel" w:date="2017-04-12T17:53:00Z"/>
          <w:lang w:val="en-US"/>
        </w:rPr>
      </w:pPr>
      <w:ins w:id="58" w:author="Samuel" w:date="2017-04-12T17:51:00Z">
        <w:r>
          <w:rPr>
            <w:lang w:val="en-US"/>
          </w:rPr>
          <w:t xml:space="preserve">The X-XSS-Protection header </w:t>
        </w:r>
      </w:ins>
      <w:ins w:id="59" w:author="Samuel" w:date="2017-04-12T17:52:00Z">
        <w:r>
          <w:rPr>
            <w:lang w:val="en-US"/>
          </w:rPr>
          <w:t xml:space="preserve">will keep a page from loading if it detects a potential XSS attack. </w:t>
        </w:r>
        <w:r w:rsidR="00753357">
          <w:rPr>
            <w:lang w:val="en-US"/>
          </w:rPr>
          <w:t xml:space="preserve">This check confirms the </w:t>
        </w:r>
      </w:ins>
      <w:ins w:id="60" w:author="Samuel" w:date="2017-04-12T17:53:00Z">
        <w:r w:rsidR="00753357">
          <w:rPr>
            <w:lang w:val="en-US"/>
          </w:rPr>
          <w:t>existence of this header and whether it is correctly configured.</w:t>
        </w:r>
      </w:ins>
    </w:p>
    <w:p w:rsidR="000933B6" w:rsidRDefault="000933B6">
      <w:pPr>
        <w:pStyle w:val="Subttulo"/>
        <w:rPr>
          <w:ins w:id="61" w:author="Samuel" w:date="2017-04-12T17:53:00Z"/>
          <w:lang w:val="en-US"/>
        </w:rPr>
        <w:pPrChange w:id="62" w:author="Samuel" w:date="2017-04-12T17:53:00Z">
          <w:pPr/>
        </w:pPrChange>
      </w:pPr>
      <w:ins w:id="63" w:author="Samuel" w:date="2017-04-12T17:53:00Z">
        <w:r>
          <w:rPr>
            <w:lang w:val="en-US"/>
          </w:rPr>
          <w:t>-Mixed Content</w:t>
        </w:r>
      </w:ins>
    </w:p>
    <w:p w:rsidR="000933B6" w:rsidRDefault="00BB2893">
      <w:pPr>
        <w:rPr>
          <w:ins w:id="64" w:author="Samuel" w:date="2017-04-12T17:59:00Z"/>
          <w:lang w:val="en-US"/>
        </w:rPr>
      </w:pPr>
      <w:ins w:id="65" w:author="Samuel" w:date="2017-04-12T17:54:00Z">
        <w:r>
          <w:rPr>
            <w:lang w:val="en-US"/>
          </w:rPr>
          <w:t xml:space="preserve">A HTTPS </w:t>
        </w:r>
      </w:ins>
      <w:ins w:id="66" w:author="Samuel" w:date="2017-04-12T17:55:00Z">
        <w:r>
          <w:rPr>
            <w:lang w:val="en-US"/>
          </w:rPr>
          <w:t xml:space="preserve">connection is </w:t>
        </w:r>
      </w:ins>
      <w:ins w:id="67" w:author="Samuel" w:date="2017-04-12T17:56:00Z">
        <w:r w:rsidR="00054905">
          <w:rPr>
            <w:lang w:val="en-US"/>
          </w:rPr>
          <w:t xml:space="preserve">considered </w:t>
        </w:r>
      </w:ins>
      <w:ins w:id="68" w:author="Samuel" w:date="2017-04-12T17:55:00Z">
        <w:r>
          <w:rPr>
            <w:lang w:val="en-US"/>
          </w:rPr>
          <w:t xml:space="preserve">more secure than a HTTP one, but </w:t>
        </w:r>
      </w:ins>
      <w:ins w:id="69" w:author="Samuel" w:date="2017-04-12T17:58:00Z">
        <w:r w:rsidR="00EA2F59">
          <w:rPr>
            <w:lang w:val="en-US"/>
          </w:rPr>
          <w:t>not so if the content is sourced via HTTP, which would defeat the purpose of HTTPS in the first place</w:t>
        </w:r>
      </w:ins>
      <w:ins w:id="70" w:author="Samuel" w:date="2017-04-12T17:55:00Z">
        <w:r>
          <w:rPr>
            <w:lang w:val="en-US"/>
          </w:rPr>
          <w:t xml:space="preserve">. This check </w:t>
        </w:r>
      </w:ins>
      <w:ins w:id="71" w:author="Samuel" w:date="2017-04-12T17:56:00Z">
        <w:r>
          <w:rPr>
            <w:lang w:val="en-US"/>
          </w:rPr>
          <w:t>analyzes content served via HTTPS to ensure none of it is sourced via plain HTTP.</w:t>
        </w:r>
      </w:ins>
    </w:p>
    <w:p w:rsidR="00EA2F59" w:rsidRDefault="00EA2F59">
      <w:pPr>
        <w:pStyle w:val="Subttulo"/>
        <w:rPr>
          <w:ins w:id="72" w:author="Samuel" w:date="2017-04-12T17:59:00Z"/>
          <w:lang w:val="en-US"/>
        </w:rPr>
        <w:pPrChange w:id="73" w:author="Samuel" w:date="2017-04-12T17:59:00Z">
          <w:pPr/>
        </w:pPrChange>
      </w:pPr>
      <w:ins w:id="74" w:author="Samuel" w:date="2017-04-12T17:59:00Z">
        <w:r>
          <w:rPr>
            <w:lang w:val="en-US"/>
          </w:rPr>
          <w:t>-Password Autocomplete</w:t>
        </w:r>
      </w:ins>
    </w:p>
    <w:p w:rsidR="00EA2F59" w:rsidRDefault="00BC302F">
      <w:pPr>
        <w:rPr>
          <w:ins w:id="75" w:author="Samuel" w:date="2017-04-12T18:04:00Z"/>
          <w:lang w:val="en-US"/>
        </w:rPr>
      </w:pPr>
      <w:ins w:id="76" w:author="Samuel" w:date="2017-04-12T18:02:00Z">
        <w:r>
          <w:rPr>
            <w:lang w:val="en-US"/>
          </w:rPr>
          <w:t>This is considered an unsafe practice. This c</w:t>
        </w:r>
      </w:ins>
      <w:ins w:id="77" w:author="Samuel" w:date="2017-04-12T17:59:00Z">
        <w:r>
          <w:rPr>
            <w:lang w:val="en-US"/>
          </w:rPr>
          <w:t>heck</w:t>
        </w:r>
      </w:ins>
      <w:ins w:id="78" w:author="Samuel" w:date="2017-04-12T18:02:00Z">
        <w:r w:rsidR="00280C45">
          <w:rPr>
            <w:lang w:val="en-US"/>
          </w:rPr>
          <w:t xml:space="preserve"> </w:t>
        </w:r>
      </w:ins>
      <w:ins w:id="79" w:author="Samuel" w:date="2017-04-12T18:04:00Z">
        <w:r w:rsidR="00280C45">
          <w:rPr>
            <w:lang w:val="en-US"/>
          </w:rPr>
          <w:t>examine</w:t>
        </w:r>
      </w:ins>
      <w:ins w:id="80" w:author="Samuel" w:date="2017-04-12T18:02:00Z">
        <w:r>
          <w:rPr>
            <w:lang w:val="en-US"/>
          </w:rPr>
          <w:t>s</w:t>
        </w:r>
      </w:ins>
      <w:ins w:id="81" w:author="Samuel" w:date="2017-04-12T17:59:00Z">
        <w:r w:rsidR="00EA2F59">
          <w:rPr>
            <w:lang w:val="en-US"/>
          </w:rPr>
          <w:t xml:space="preserve"> all password fields </w:t>
        </w:r>
      </w:ins>
      <w:ins w:id="82" w:author="Samuel" w:date="2017-04-12T18:00:00Z">
        <w:r w:rsidR="00EA2F59">
          <w:rPr>
            <w:lang w:val="en-US"/>
          </w:rPr>
          <w:t>to ensure the</w:t>
        </w:r>
      </w:ins>
      <w:ins w:id="83" w:author="Samuel" w:date="2017-04-12T18:01:00Z">
        <w:r w:rsidR="00EA2F59">
          <w:rPr>
            <w:lang w:val="en-US"/>
          </w:rPr>
          <w:t>ir ‘autocomplete</w:t>
        </w:r>
      </w:ins>
      <w:ins w:id="84" w:author="Samuel" w:date="2017-04-12T18:02:00Z">
        <w:r w:rsidR="00EA2F59">
          <w:rPr>
            <w:lang w:val="en-US"/>
          </w:rPr>
          <w:t>’</w:t>
        </w:r>
      </w:ins>
      <w:ins w:id="85" w:author="Samuel" w:date="2017-04-12T18:01:00Z">
        <w:r w:rsidR="00EA2F59">
          <w:rPr>
            <w:lang w:val="en-US"/>
          </w:rPr>
          <w:t xml:space="preserve"> setting is disabled.</w:t>
        </w:r>
      </w:ins>
    </w:p>
    <w:p w:rsidR="007217DF" w:rsidRDefault="007217DF">
      <w:pPr>
        <w:pStyle w:val="Subttulo"/>
        <w:rPr>
          <w:ins w:id="86" w:author="Samuel" w:date="2017-04-12T18:04:00Z"/>
          <w:lang w:val="en-US"/>
        </w:rPr>
        <w:pPrChange w:id="87" w:author="Samuel" w:date="2017-04-12T18:04:00Z">
          <w:pPr/>
        </w:pPrChange>
      </w:pPr>
      <w:ins w:id="88" w:author="Samuel" w:date="2017-04-12T18:04:00Z">
        <w:r>
          <w:rPr>
            <w:lang w:val="en-US"/>
          </w:rPr>
          <w:t>-Private Address Disclosure</w:t>
        </w:r>
      </w:ins>
    </w:p>
    <w:p w:rsidR="007217DF" w:rsidRDefault="00BF7B24">
      <w:pPr>
        <w:rPr>
          <w:ins w:id="89" w:author="Samuel" w:date="2017-04-12T18:07:00Z"/>
          <w:lang w:val="en-US"/>
        </w:rPr>
      </w:pPr>
      <w:proofErr w:type="gramStart"/>
      <w:ins w:id="90" w:author="Samuel" w:date="2017-04-12T18:06:00Z">
        <w:r>
          <w:rPr>
            <w:lang w:val="en-US"/>
          </w:rPr>
          <w:t>Checks whether the response contains private IP addresses (RFC 1918).</w:t>
        </w:r>
      </w:ins>
      <w:proofErr w:type="gramEnd"/>
    </w:p>
    <w:p w:rsidR="00E525A1" w:rsidRDefault="00E525A1">
      <w:pPr>
        <w:pStyle w:val="Subttulo"/>
        <w:rPr>
          <w:ins w:id="91" w:author="Samuel" w:date="2017-04-12T18:07:00Z"/>
          <w:lang w:val="en-US"/>
        </w:rPr>
        <w:pPrChange w:id="92" w:author="Samuel" w:date="2017-04-12T18:07:00Z">
          <w:pPr/>
        </w:pPrChange>
      </w:pPr>
      <w:ins w:id="93" w:author="Samuel" w:date="2017-04-12T18:07:00Z">
        <w:r>
          <w:rPr>
            <w:lang w:val="en-US"/>
          </w:rPr>
          <w:t>-Session Id in URL Rewrite</w:t>
        </w:r>
      </w:ins>
    </w:p>
    <w:p w:rsidR="00E525A1" w:rsidRDefault="00E525A1">
      <w:pPr>
        <w:rPr>
          <w:ins w:id="94" w:author="Samuel" w:date="2017-04-12T18:09:00Z"/>
          <w:lang w:val="en-US"/>
        </w:rPr>
      </w:pPr>
      <w:proofErr w:type="gramStart"/>
      <w:ins w:id="95" w:author="Samuel" w:date="2017-04-12T18:08:00Z">
        <w:r>
          <w:rPr>
            <w:lang w:val="en-US"/>
          </w:rPr>
          <w:t>Ensures that the session token is not written to the URL.</w:t>
        </w:r>
      </w:ins>
      <w:proofErr w:type="gramEnd"/>
    </w:p>
    <w:p w:rsidR="00165236" w:rsidRDefault="008F1E00">
      <w:pPr>
        <w:pStyle w:val="Subttulo"/>
        <w:rPr>
          <w:ins w:id="96" w:author="Samuel" w:date="2017-04-12T18:09:00Z"/>
          <w:lang w:val="en-US"/>
        </w:rPr>
        <w:pPrChange w:id="97" w:author="Samuel" w:date="2017-04-12T18:09:00Z">
          <w:pPr/>
        </w:pPrChange>
      </w:pPr>
      <w:ins w:id="98" w:author="Samuel" w:date="2017-04-12T18:09:00Z">
        <w:r>
          <w:rPr>
            <w:lang w:val="en-US"/>
          </w:rPr>
          <w:t>-X-Content</w:t>
        </w:r>
      </w:ins>
      <w:ins w:id="99" w:author="Samuel" w:date="2017-04-12T18:18:00Z">
        <w:r>
          <w:rPr>
            <w:lang w:val="en-US"/>
          </w:rPr>
          <w:t>-</w:t>
        </w:r>
      </w:ins>
      <w:ins w:id="100" w:author="Samuel" w:date="2017-04-12T18:09:00Z">
        <w:r>
          <w:rPr>
            <w:lang w:val="en-US"/>
          </w:rPr>
          <w:t>Type</w:t>
        </w:r>
      </w:ins>
      <w:ins w:id="101" w:author="Samuel" w:date="2017-04-12T18:18:00Z">
        <w:r>
          <w:rPr>
            <w:lang w:val="en-US"/>
          </w:rPr>
          <w:t>-</w:t>
        </w:r>
      </w:ins>
      <w:ins w:id="102" w:author="Samuel" w:date="2017-04-12T18:09:00Z">
        <w:r w:rsidR="00165236">
          <w:rPr>
            <w:lang w:val="en-US"/>
          </w:rPr>
          <w:t>Options</w:t>
        </w:r>
      </w:ins>
    </w:p>
    <w:p w:rsidR="00165236" w:rsidRDefault="002414B8">
      <w:pPr>
        <w:rPr>
          <w:ins w:id="103" w:author="Samuel" w:date="2017-04-12T18:17:00Z"/>
          <w:lang w:val="en-US"/>
        </w:rPr>
      </w:pPr>
      <w:ins w:id="104" w:author="Samuel" w:date="2017-04-12T18:13:00Z">
        <w:r>
          <w:rPr>
            <w:lang w:val="en-US"/>
          </w:rPr>
          <w:t>MIME sniffing</w:t>
        </w:r>
      </w:ins>
      <w:ins w:id="105" w:author="Samuel" w:date="2017-04-12T18:15:00Z">
        <w:r>
          <w:rPr>
            <w:rStyle w:val="Refdenotaalpie"/>
            <w:lang w:val="en-US"/>
          </w:rPr>
          <w:footnoteReference w:id="3"/>
        </w:r>
      </w:ins>
      <w:ins w:id="108" w:author="Samuel" w:date="2017-04-12T18:13:00Z">
        <w:r>
          <w:rPr>
            <w:lang w:val="en-US"/>
          </w:rPr>
          <w:t xml:space="preserve"> </w:t>
        </w:r>
      </w:ins>
      <w:ins w:id="109" w:author="Samuel" w:date="2017-04-12T18:16:00Z">
        <w:r>
          <w:rPr>
            <w:lang w:val="en-US"/>
          </w:rPr>
          <w:t xml:space="preserve">may </w:t>
        </w:r>
      </w:ins>
      <w:ins w:id="110" w:author="Samuel" w:date="2017-04-12T18:13:00Z">
        <w:r>
          <w:rPr>
            <w:lang w:val="en-US"/>
          </w:rPr>
          <w:t>occur when a document has no MIME type</w:t>
        </w:r>
      </w:ins>
      <w:ins w:id="111" w:author="Samuel" w:date="2017-04-12T18:14:00Z">
        <w:r>
          <w:rPr>
            <w:lang w:val="en-US"/>
          </w:rPr>
          <w:t xml:space="preserve">. In this situation, </w:t>
        </w:r>
      </w:ins>
      <w:ins w:id="112" w:author="Samuel" w:date="2017-04-12T18:16:00Z">
        <w:r>
          <w:rPr>
            <w:lang w:val="en-US"/>
          </w:rPr>
          <w:t>some</w:t>
        </w:r>
      </w:ins>
      <w:ins w:id="113" w:author="Samuel" w:date="2017-04-12T18:14:00Z">
        <w:r>
          <w:rPr>
            <w:lang w:val="en-US"/>
          </w:rPr>
          <w:t xml:space="preserve"> browsers will try to guess the correct MIME type by looking at the resource.</w:t>
        </w:r>
      </w:ins>
      <w:ins w:id="114" w:author="Samuel" w:date="2017-04-12T18:16:00Z">
        <w:r>
          <w:rPr>
            <w:lang w:val="en-US"/>
          </w:rPr>
          <w:t xml:space="preserve"> This represents a </w:t>
        </w:r>
        <w:r>
          <w:rPr>
            <w:lang w:val="en-US"/>
          </w:rPr>
          <w:lastRenderedPageBreak/>
          <w:t>potential vulnerability, so t</w:t>
        </w:r>
      </w:ins>
      <w:ins w:id="115" w:author="Samuel" w:date="2017-04-12T18:10:00Z">
        <w:r w:rsidR="00165236">
          <w:rPr>
            <w:lang w:val="en-US"/>
          </w:rPr>
          <w:t xml:space="preserve">he X-Content-Type-Options header </w:t>
        </w:r>
      </w:ins>
      <w:ins w:id="116" w:author="Samuel" w:date="2017-04-12T18:17:00Z">
        <w:r>
          <w:rPr>
            <w:lang w:val="en-US"/>
          </w:rPr>
          <w:t>exists</w:t>
        </w:r>
      </w:ins>
      <w:ins w:id="117" w:author="Samuel" w:date="2017-04-12T18:10:00Z">
        <w:r>
          <w:rPr>
            <w:lang w:val="en-US"/>
          </w:rPr>
          <w:t xml:space="preserve"> t</w:t>
        </w:r>
      </w:ins>
      <w:ins w:id="118" w:author="Samuel" w:date="2017-04-12T18:17:00Z">
        <w:r>
          <w:rPr>
            <w:lang w:val="en-US"/>
          </w:rPr>
          <w:t>o</w:t>
        </w:r>
      </w:ins>
      <w:ins w:id="119" w:author="Samuel" w:date="2017-04-12T18:10:00Z">
        <w:r>
          <w:rPr>
            <w:lang w:val="en-US"/>
          </w:rPr>
          <w:t xml:space="preserve"> prevent</w:t>
        </w:r>
        <w:r w:rsidR="00165236">
          <w:rPr>
            <w:lang w:val="en-US"/>
          </w:rPr>
          <w:t xml:space="preserve"> </w:t>
        </w:r>
      </w:ins>
      <w:ins w:id="120" w:author="Samuel" w:date="2017-04-12T18:11:00Z">
        <w:r w:rsidR="00165236">
          <w:rPr>
            <w:lang w:val="en-US"/>
          </w:rPr>
          <w:t>MIME-sniffing</w:t>
        </w:r>
      </w:ins>
      <w:ins w:id="121" w:author="Samuel" w:date="2017-04-12T18:17:00Z">
        <w:r>
          <w:rPr>
            <w:lang w:val="en-US"/>
          </w:rPr>
          <w:t>. This check ensures that his header exists and is correctly set to ‘</w:t>
        </w:r>
        <w:proofErr w:type="spellStart"/>
        <w:r>
          <w:rPr>
            <w:lang w:val="en-US"/>
          </w:rPr>
          <w:t>nosniff</w:t>
        </w:r>
        <w:proofErr w:type="spellEnd"/>
        <w:r>
          <w:rPr>
            <w:lang w:val="en-US"/>
          </w:rPr>
          <w:t>’.</w:t>
        </w:r>
      </w:ins>
    </w:p>
    <w:p w:rsidR="008F1E00" w:rsidRDefault="008F1E00">
      <w:pPr>
        <w:pStyle w:val="Subttulo"/>
        <w:rPr>
          <w:ins w:id="122" w:author="Samuel" w:date="2017-04-12T18:18:00Z"/>
          <w:lang w:val="en-US"/>
        </w:rPr>
        <w:pPrChange w:id="123" w:author="Samuel" w:date="2017-04-12T18:17:00Z">
          <w:pPr/>
        </w:pPrChange>
      </w:pPr>
      <w:ins w:id="124" w:author="Samuel" w:date="2017-04-12T18:17:00Z">
        <w:r>
          <w:rPr>
            <w:lang w:val="en-US"/>
          </w:rPr>
          <w:t>-X-Frame-Options</w:t>
        </w:r>
      </w:ins>
      <w:ins w:id="125" w:author="Samuel" w:date="2017-04-12T18:18:00Z">
        <w:r>
          <w:rPr>
            <w:lang w:val="en-US"/>
          </w:rPr>
          <w:t xml:space="preserve"> Header Scanner</w:t>
        </w:r>
      </w:ins>
    </w:p>
    <w:p w:rsidR="008F1E00" w:rsidRPr="008F1E00" w:rsidRDefault="008F1E00">
      <w:pPr>
        <w:rPr>
          <w:lang w:val="en-US"/>
        </w:rPr>
      </w:pPr>
      <w:ins w:id="126" w:author="Samuel" w:date="2017-04-12T18:19:00Z">
        <w:r>
          <w:rPr>
            <w:lang w:val="en-US"/>
          </w:rPr>
          <w:t>The X-Frame-Options header</w:t>
        </w:r>
        <w:r>
          <w:rPr>
            <w:rStyle w:val="Refdenotaalpie"/>
            <w:lang w:val="en-US"/>
          </w:rPr>
          <w:footnoteReference w:id="4"/>
        </w:r>
        <w:r>
          <w:rPr>
            <w:lang w:val="en-US"/>
          </w:rPr>
          <w:t xml:space="preserve"> </w:t>
        </w:r>
      </w:ins>
      <w:ins w:id="128" w:author="Samuel" w:date="2017-04-12T18:20:00Z">
        <w:r>
          <w:rPr>
            <w:lang w:val="en-US"/>
          </w:rPr>
          <w:t xml:space="preserve">defines how a page will be rendered. </w:t>
        </w:r>
      </w:ins>
      <w:ins w:id="129" w:author="Samuel" w:date="2017-04-12T18:21:00Z">
        <w:r w:rsidR="00421EF3">
          <w:rPr>
            <w:lang w:val="en-US"/>
          </w:rPr>
          <w:t xml:space="preserve">It can forbid the page’s </w:t>
        </w:r>
      </w:ins>
      <w:ins w:id="130" w:author="Samuel" w:date="2017-04-12T18:20:00Z">
        <w:r>
          <w:rPr>
            <w:lang w:val="en-US"/>
          </w:rPr>
          <w:t xml:space="preserve">content </w:t>
        </w:r>
      </w:ins>
      <w:ins w:id="131" w:author="Samuel" w:date="2017-04-12T18:21:00Z">
        <w:r w:rsidR="00421EF3">
          <w:rPr>
            <w:lang w:val="en-US"/>
          </w:rPr>
          <w:t>from being</w:t>
        </w:r>
      </w:ins>
      <w:ins w:id="132" w:author="Samuel" w:date="2017-04-12T18:20:00Z">
        <w:r>
          <w:rPr>
            <w:lang w:val="en-US"/>
          </w:rPr>
          <w:t xml:space="preserve"> embedded into other sites</w:t>
        </w:r>
      </w:ins>
      <w:ins w:id="133" w:author="Samuel" w:date="2017-04-12T18:21:00Z">
        <w:r w:rsidR="00421EF3">
          <w:rPr>
            <w:lang w:val="en-US"/>
          </w:rPr>
          <w:t>, which can prevent click-jacking attempts. This check ensures that this header exis</w:t>
        </w:r>
      </w:ins>
      <w:ins w:id="134" w:author="Samuel" w:date="2017-04-12T18:22:00Z">
        <w:r w:rsidR="00421EF3">
          <w:rPr>
            <w:lang w:val="en-US"/>
          </w:rPr>
          <w:t>ts and is valid.</w:t>
        </w:r>
      </w:ins>
    </w:p>
    <w:p w:rsidR="009A4342" w:rsidRDefault="009A4342" w:rsidP="001204CB">
      <w:pPr>
        <w:rPr>
          <w:lang w:val="en-US"/>
        </w:rPr>
      </w:pPr>
      <w:r>
        <w:rPr>
          <w:lang w:val="en-US"/>
        </w:rPr>
        <w:t>Once an appropriate number of URLs has been fetched</w:t>
      </w:r>
      <w:r w:rsidR="003A3B11">
        <w:rPr>
          <w:lang w:val="en-US"/>
        </w:rPr>
        <w:t xml:space="preserve"> and the passive </w:t>
      </w:r>
      <w:r w:rsidR="00866EEE">
        <w:rPr>
          <w:lang w:val="en-US"/>
        </w:rPr>
        <w:t>checks have been applied</w:t>
      </w:r>
      <w:r>
        <w:rPr>
          <w:lang w:val="en-US"/>
        </w:rPr>
        <w:t xml:space="preserve">, the proper scanning stage begins. Unlike the passive scan performed during the </w:t>
      </w:r>
      <w:proofErr w:type="spellStart"/>
      <w:r>
        <w:rPr>
          <w:lang w:val="en-US"/>
        </w:rPr>
        <w:t>spidering</w:t>
      </w:r>
      <w:proofErr w:type="spellEnd"/>
      <w:r>
        <w:rPr>
          <w:lang w:val="en-US"/>
        </w:rPr>
        <w:t xml:space="preserve"> process, this is an active scan that applies attacks or payloads against the target application in order to find vulnerabilities.</w:t>
      </w:r>
    </w:p>
    <w:p w:rsidR="00C4221A" w:rsidRDefault="00C4221A" w:rsidP="001204CB">
      <w:pPr>
        <w:rPr>
          <w:ins w:id="135" w:author="Samuel" w:date="2017-04-12T18:24:00Z"/>
          <w:lang w:val="en-US"/>
        </w:rPr>
      </w:pPr>
      <w:ins w:id="136" w:author="Samuel" w:date="2017-04-12T18:24:00Z">
        <w:r>
          <w:rPr>
            <w:lang w:val="en-US"/>
          </w:rPr>
          <w:t>According to the official OWASP ZAP documentation, the attempted attacks are as follows</w:t>
        </w:r>
        <w:r>
          <w:rPr>
            <w:rStyle w:val="Refdenotaalpie"/>
            <w:lang w:val="en-US"/>
          </w:rPr>
          <w:footnoteReference w:id="5"/>
        </w:r>
        <w:r>
          <w:rPr>
            <w:lang w:val="en-US"/>
          </w:rPr>
          <w:t>:</w:t>
        </w:r>
      </w:ins>
    </w:p>
    <w:p w:rsidR="00C4221A" w:rsidRDefault="00C4221A">
      <w:pPr>
        <w:pStyle w:val="Subttulo"/>
        <w:rPr>
          <w:ins w:id="138" w:author="Samuel" w:date="2017-04-12T18:24:00Z"/>
          <w:lang w:val="en-US"/>
        </w:rPr>
        <w:pPrChange w:id="139" w:author="Samuel" w:date="2017-04-12T18:24:00Z">
          <w:pPr/>
        </w:pPrChange>
      </w:pPr>
      <w:ins w:id="140" w:author="Samuel" w:date="2017-04-12T18:24:00Z">
        <w:r>
          <w:rPr>
            <w:lang w:val="en-US"/>
          </w:rPr>
          <w:t>-Buffer Overflow</w:t>
        </w:r>
      </w:ins>
    </w:p>
    <w:p w:rsidR="00C4221A" w:rsidRDefault="00C4221A">
      <w:pPr>
        <w:rPr>
          <w:ins w:id="141" w:author="Samuel" w:date="2017-04-17T15:10:00Z"/>
          <w:lang w:val="en-US"/>
        </w:rPr>
      </w:pPr>
      <w:ins w:id="142" w:author="Samuel" w:date="2017-04-12T18:25:00Z">
        <w:r>
          <w:rPr>
            <w:lang w:val="en-US"/>
          </w:rPr>
          <w:t xml:space="preserve">In the case of a buffer overflow, the </w:t>
        </w:r>
      </w:ins>
      <w:ins w:id="143" w:author="Samuel" w:date="2017-04-12T18:26:00Z">
        <w:r>
          <w:rPr>
            <w:lang w:val="en-US"/>
          </w:rPr>
          <w:t>extra data might get written into a sensitive memory location.</w:t>
        </w:r>
      </w:ins>
      <w:ins w:id="144" w:author="Samuel" w:date="2017-04-12T18:27:00Z">
        <w:r>
          <w:rPr>
            <w:lang w:val="en-US"/>
          </w:rPr>
          <w:t xml:space="preserve"> To check for this flaw, the program se</w:t>
        </w:r>
        <w:r w:rsidR="00353CC9">
          <w:rPr>
            <w:lang w:val="en-US"/>
          </w:rPr>
          <w:t>nds large strings of input text</w:t>
        </w:r>
        <w:r>
          <w:rPr>
            <w:lang w:val="en-US"/>
          </w:rPr>
          <w:t xml:space="preserve"> and checks for anomalous behavior.</w:t>
        </w:r>
      </w:ins>
    </w:p>
    <w:p w:rsidR="00A94787" w:rsidRDefault="00A94787" w:rsidP="00A94787">
      <w:pPr>
        <w:pStyle w:val="Subttulo"/>
        <w:rPr>
          <w:ins w:id="145" w:author="Samuel" w:date="2017-04-17T15:10:00Z"/>
          <w:lang w:val="en-US"/>
        </w:rPr>
      </w:pPr>
      <w:ins w:id="146" w:author="Samuel" w:date="2017-04-17T15:10:00Z">
        <w:r>
          <w:rPr>
            <w:lang w:val="en-US"/>
          </w:rPr>
          <w:t>-Client Browser Cache</w:t>
        </w:r>
      </w:ins>
    </w:p>
    <w:p w:rsidR="00A94787" w:rsidRDefault="00A94787">
      <w:pPr>
        <w:rPr>
          <w:ins w:id="147" w:author="Samuel" w:date="2017-04-17T15:11:00Z"/>
          <w:lang w:val="en-US"/>
        </w:rPr>
      </w:pPr>
      <w:ins w:id="148" w:author="Samuel" w:date="2017-04-17T15:10:00Z">
        <w:r>
          <w:rPr>
            <w:lang w:val="en-US"/>
          </w:rPr>
          <w:t>Checks the headers of secure pages to ensure they don’t allow browsers to cache the page.</w:t>
        </w:r>
      </w:ins>
    </w:p>
    <w:p w:rsidR="00A94787" w:rsidRDefault="00A94787" w:rsidP="00A94787">
      <w:pPr>
        <w:pStyle w:val="Subttulo"/>
        <w:rPr>
          <w:ins w:id="149" w:author="Samuel" w:date="2017-04-17T15:11:00Z"/>
          <w:lang w:val="en-US"/>
        </w:rPr>
      </w:pPr>
      <w:ins w:id="150" w:author="Samuel" w:date="2017-04-17T15:11:00Z">
        <w:r>
          <w:rPr>
            <w:lang w:val="en-US"/>
          </w:rPr>
          <w:t>-CRLF Injection</w:t>
        </w:r>
      </w:ins>
    </w:p>
    <w:p w:rsidR="00A94787" w:rsidRDefault="00A94787">
      <w:pPr>
        <w:rPr>
          <w:ins w:id="151" w:author="Samuel" w:date="2017-04-12T18:28:00Z"/>
          <w:lang w:val="en-US"/>
        </w:rPr>
      </w:pPr>
      <w:ins w:id="152" w:author="Samuel" w:date="2017-04-17T15:11:00Z">
        <w:r>
          <w:rPr>
            <w:lang w:val="en-US"/>
          </w:rPr>
          <w:t>CRLF refers to the Carriage Return and Line Feed special characters used to denote the end of a line. It might be abused by an attacker to split a HTTP response, which can lead to cross-site scripting or cache poisoning</w:t>
        </w:r>
        <w:r>
          <w:rPr>
            <w:rStyle w:val="Refdenotaalpie"/>
            <w:lang w:val="en-US"/>
          </w:rPr>
          <w:footnoteReference w:id="6"/>
        </w:r>
        <w:r>
          <w:rPr>
            <w:lang w:val="en-US"/>
          </w:rPr>
          <w:t>. The program tests for this vulnerability by trying to inject a new header into the response by sending a parameter preceded by CRLF characters.</w:t>
        </w:r>
      </w:ins>
    </w:p>
    <w:p w:rsidR="000025C8" w:rsidRDefault="000025C8">
      <w:pPr>
        <w:pStyle w:val="Subttulo"/>
        <w:rPr>
          <w:ins w:id="155" w:author="Samuel" w:date="2017-04-12T18:37:00Z"/>
          <w:lang w:val="en-US"/>
        </w:rPr>
        <w:pPrChange w:id="156" w:author="Samuel" w:date="2017-04-12T18:37:00Z">
          <w:pPr/>
        </w:pPrChange>
      </w:pPr>
      <w:ins w:id="157" w:author="Samuel" w:date="2017-04-12T18:37:00Z">
        <w:r>
          <w:rPr>
            <w:lang w:val="en-US"/>
          </w:rPr>
          <w:t>-Cross Site Scripting (Reflected)</w:t>
        </w:r>
      </w:ins>
    </w:p>
    <w:p w:rsidR="000025C8" w:rsidRDefault="000025C8">
      <w:pPr>
        <w:rPr>
          <w:ins w:id="158" w:author="Samuel" w:date="2017-04-12T18:39:00Z"/>
          <w:lang w:val="en-US"/>
        </w:rPr>
      </w:pPr>
      <w:ins w:id="159" w:author="Samuel" w:date="2017-04-12T18:37:00Z">
        <w:r>
          <w:rPr>
            <w:lang w:val="en-US"/>
          </w:rPr>
          <w:t>First, it submits a ‘safe’ value and checks the response for any instances of this value.</w:t>
        </w:r>
      </w:ins>
      <w:ins w:id="160" w:author="Samuel" w:date="2017-04-12T18:38:00Z">
        <w:r w:rsidR="009575D7">
          <w:rPr>
            <w:lang w:val="en-US"/>
          </w:rPr>
          <w:t xml:space="preserve"> Then, for any locations where this value was found in, </w:t>
        </w:r>
      </w:ins>
      <w:ins w:id="161" w:author="Samuel" w:date="2017-04-12T18:39:00Z">
        <w:r w:rsidR="006D1DEC">
          <w:rPr>
            <w:lang w:val="en-US"/>
          </w:rPr>
          <w:t>the program attempts a series of attacks aimed at that location</w:t>
        </w:r>
        <w:r w:rsidR="004F07C8">
          <w:rPr>
            <w:lang w:val="en-US"/>
          </w:rPr>
          <w:t xml:space="preserve"> to confirm whether a XSS attack is possible.</w:t>
        </w:r>
      </w:ins>
    </w:p>
    <w:p w:rsidR="009613CB" w:rsidRDefault="009613CB">
      <w:pPr>
        <w:pStyle w:val="Subttulo"/>
        <w:rPr>
          <w:ins w:id="162" w:author="Samuel" w:date="2017-04-12T18:39:00Z"/>
          <w:lang w:val="en-US"/>
        </w:rPr>
        <w:pPrChange w:id="163" w:author="Samuel" w:date="2017-04-12T18:39:00Z">
          <w:pPr/>
        </w:pPrChange>
      </w:pPr>
      <w:ins w:id="164" w:author="Samuel" w:date="2017-04-12T18:39:00Z">
        <w:r>
          <w:rPr>
            <w:lang w:val="en-US"/>
          </w:rPr>
          <w:t>-Cross Site Scripted (</w:t>
        </w:r>
      </w:ins>
      <w:ins w:id="165" w:author="Samuel" w:date="2017-04-12T18:40:00Z">
        <w:r>
          <w:rPr>
            <w:lang w:val="en-US"/>
          </w:rPr>
          <w:t>Persistent</w:t>
        </w:r>
      </w:ins>
      <w:ins w:id="166" w:author="Samuel" w:date="2017-04-12T18:39:00Z">
        <w:r>
          <w:rPr>
            <w:lang w:val="en-US"/>
          </w:rPr>
          <w:t>)</w:t>
        </w:r>
      </w:ins>
    </w:p>
    <w:p w:rsidR="009613CB" w:rsidRDefault="0054396B">
      <w:pPr>
        <w:rPr>
          <w:ins w:id="167" w:author="Samuel" w:date="2017-04-17T15:11:00Z"/>
          <w:lang w:val="en-US"/>
        </w:rPr>
      </w:pPr>
      <w:ins w:id="168" w:author="Samuel" w:date="2017-04-12T18:40:00Z">
        <w:r>
          <w:rPr>
            <w:lang w:val="en-US"/>
          </w:rPr>
          <w:t>It</w:t>
        </w:r>
      </w:ins>
      <w:ins w:id="169" w:author="Samuel" w:date="2017-04-12T18:42:00Z">
        <w:r>
          <w:rPr>
            <w:lang w:val="en-US"/>
          </w:rPr>
          <w:t xml:space="preserve"> begins by submitting a ‘safe’ value much like</w:t>
        </w:r>
      </w:ins>
      <w:ins w:id="170" w:author="Samuel" w:date="2017-04-12T18:40:00Z">
        <w:r>
          <w:rPr>
            <w:lang w:val="en-US"/>
          </w:rPr>
          <w:t xml:space="preserve"> the reflected variant, </w:t>
        </w:r>
      </w:ins>
      <w:ins w:id="171" w:author="Samuel" w:date="2017-04-12T18:42:00Z">
        <w:r>
          <w:rPr>
            <w:lang w:val="en-US"/>
          </w:rPr>
          <w:t>but</w:t>
        </w:r>
      </w:ins>
      <w:ins w:id="172" w:author="Samuel" w:date="2017-04-12T18:41:00Z">
        <w:r>
          <w:rPr>
            <w:lang w:val="en-US"/>
          </w:rPr>
          <w:t xml:space="preserve"> it</w:t>
        </w:r>
      </w:ins>
      <w:ins w:id="173" w:author="Samuel" w:date="2017-04-12T18:42:00Z">
        <w:r>
          <w:rPr>
            <w:lang w:val="en-US"/>
          </w:rPr>
          <w:t xml:space="preserve"> then</w:t>
        </w:r>
      </w:ins>
      <w:ins w:id="174" w:author="Samuel" w:date="2017-04-12T18:41:00Z">
        <w:r>
          <w:rPr>
            <w:lang w:val="en-US"/>
          </w:rPr>
          <w:t xml:space="preserve"> spiders the whole application to find any locations where the value might be found</w:t>
        </w:r>
      </w:ins>
      <w:ins w:id="175" w:author="Samuel" w:date="2017-04-12T18:43:00Z">
        <w:r w:rsidR="00204ADB">
          <w:rPr>
            <w:lang w:val="en-US"/>
          </w:rPr>
          <w:t xml:space="preserve"> and tries to attack them</w:t>
        </w:r>
      </w:ins>
      <w:ins w:id="176" w:author="Samuel" w:date="2017-04-12T18:41:00Z">
        <w:r>
          <w:rPr>
            <w:lang w:val="en-US"/>
          </w:rPr>
          <w:t>.</w:t>
        </w:r>
      </w:ins>
      <w:ins w:id="177" w:author="Samuel" w:date="2017-04-12T18:40:00Z">
        <w:r>
          <w:rPr>
            <w:lang w:val="en-US"/>
          </w:rPr>
          <w:t xml:space="preserve"> </w:t>
        </w:r>
      </w:ins>
    </w:p>
    <w:p w:rsidR="00A94787" w:rsidRDefault="00A94787" w:rsidP="00A94787">
      <w:pPr>
        <w:pStyle w:val="Subttulo"/>
        <w:rPr>
          <w:ins w:id="178" w:author="Samuel" w:date="2017-04-17T15:11:00Z"/>
          <w:lang w:val="en-US"/>
        </w:rPr>
      </w:pPr>
      <w:ins w:id="179" w:author="Samuel" w:date="2017-04-17T15:11:00Z">
        <w:r>
          <w:rPr>
            <w:lang w:val="en-US"/>
          </w:rPr>
          <w:t>-Code Injection</w:t>
        </w:r>
      </w:ins>
    </w:p>
    <w:p w:rsidR="00A94787" w:rsidRDefault="00A94787" w:rsidP="00A94787">
      <w:pPr>
        <w:rPr>
          <w:ins w:id="180" w:author="Samuel" w:date="2017-04-17T15:11:00Z"/>
          <w:lang w:val="en-US"/>
        </w:rPr>
      </w:pPr>
      <w:ins w:id="181" w:author="Samuel" w:date="2017-04-17T15:11:00Z">
        <w:r>
          <w:rPr>
            <w:lang w:val="en-US"/>
          </w:rPr>
          <w:lastRenderedPageBreak/>
          <w:t>Submits PHP and ASP attack strings as URL parameter values and then examines the response.</w:t>
        </w:r>
      </w:ins>
    </w:p>
    <w:p w:rsidR="00A94787" w:rsidRDefault="00A94787" w:rsidP="00A94787">
      <w:pPr>
        <w:pStyle w:val="Subttulo"/>
        <w:rPr>
          <w:ins w:id="182" w:author="Samuel" w:date="2017-04-17T15:11:00Z"/>
          <w:lang w:val="en-US"/>
        </w:rPr>
      </w:pPr>
      <w:ins w:id="183" w:author="Samuel" w:date="2017-04-17T15:11:00Z">
        <w:r>
          <w:rPr>
            <w:lang w:val="en-US"/>
          </w:rPr>
          <w:t>-Command Injection</w:t>
        </w:r>
      </w:ins>
    </w:p>
    <w:p w:rsidR="00A94787" w:rsidRDefault="00A94787">
      <w:pPr>
        <w:rPr>
          <w:ins w:id="184" w:author="Samuel" w:date="2017-04-12T18:43:00Z"/>
          <w:lang w:val="en-US"/>
        </w:rPr>
      </w:pPr>
      <w:ins w:id="185" w:author="Samuel" w:date="2017-04-17T15:11:00Z">
        <w:r>
          <w:rPr>
            <w:lang w:val="en-US"/>
          </w:rPr>
          <w:t>Submits *NIX and Windows OS commands as URL parameter values that would produce a specific output should the application be vulnerable. If this output isn’t found in the response, then it tries a more complex approach that involves blind injection by submitting sleep instructions and timing the responses.</w:t>
        </w:r>
      </w:ins>
    </w:p>
    <w:p w:rsidR="005A671A" w:rsidRDefault="005A671A">
      <w:pPr>
        <w:pStyle w:val="Subttulo"/>
        <w:rPr>
          <w:ins w:id="186" w:author="Samuel" w:date="2017-04-12T18:56:00Z"/>
          <w:lang w:val="en-US"/>
        </w:rPr>
        <w:pPrChange w:id="187" w:author="Samuel" w:date="2017-04-12T18:56:00Z">
          <w:pPr/>
        </w:pPrChange>
      </w:pPr>
      <w:ins w:id="188" w:author="Samuel" w:date="2017-04-12T18:56:00Z">
        <w:r>
          <w:rPr>
            <w:lang w:val="en-US"/>
          </w:rPr>
          <w:t>-Directory Browsing</w:t>
        </w:r>
      </w:ins>
    </w:p>
    <w:p w:rsidR="005A671A" w:rsidRDefault="005A671A">
      <w:pPr>
        <w:rPr>
          <w:ins w:id="189" w:author="Samuel" w:date="2017-04-12T18:58:00Z"/>
          <w:lang w:val="en-US"/>
        </w:rPr>
      </w:pPr>
      <w:proofErr w:type="gramStart"/>
      <w:ins w:id="190" w:author="Samuel" w:date="2017-04-12T18:57:00Z">
        <w:r>
          <w:rPr>
            <w:lang w:val="en-US"/>
          </w:rPr>
          <w:t>Tries to gain access to a directory listing by examining the response for patterns commonly used with web server software</w:t>
        </w:r>
      </w:ins>
      <w:ins w:id="191" w:author="Samuel" w:date="2017-04-12T18:58:00Z">
        <w:r>
          <w:rPr>
            <w:lang w:val="en-US"/>
          </w:rPr>
          <w:t xml:space="preserve"> such as Apache or IIS.</w:t>
        </w:r>
        <w:proofErr w:type="gramEnd"/>
      </w:ins>
    </w:p>
    <w:p w:rsidR="005A671A" w:rsidRDefault="005A671A">
      <w:pPr>
        <w:pStyle w:val="Subttulo"/>
        <w:rPr>
          <w:ins w:id="192" w:author="Samuel" w:date="2017-04-12T18:58:00Z"/>
          <w:lang w:val="en-US"/>
        </w:rPr>
        <w:pPrChange w:id="193" w:author="Samuel" w:date="2017-04-12T18:58:00Z">
          <w:pPr/>
        </w:pPrChange>
      </w:pPr>
      <w:ins w:id="194" w:author="Samuel" w:date="2017-04-12T18:58:00Z">
        <w:r>
          <w:rPr>
            <w:lang w:val="en-US"/>
          </w:rPr>
          <w:t>-External Redirect</w:t>
        </w:r>
      </w:ins>
    </w:p>
    <w:p w:rsidR="005A671A" w:rsidRDefault="005A671A">
      <w:pPr>
        <w:rPr>
          <w:ins w:id="195" w:author="Samuel" w:date="2017-04-12T18:59:00Z"/>
          <w:lang w:val="en-US"/>
        </w:rPr>
      </w:pPr>
      <w:proofErr w:type="gramStart"/>
      <w:ins w:id="196" w:author="Samuel" w:date="2017-04-12T18:58:00Z">
        <w:r>
          <w:rPr>
            <w:lang w:val="en-US"/>
          </w:rPr>
          <w:t>Tries to force a redirect</w:t>
        </w:r>
      </w:ins>
      <w:ins w:id="197" w:author="Samuel" w:date="2017-04-12T18:59:00Z">
        <w:r>
          <w:rPr>
            <w:lang w:val="en-US"/>
          </w:rPr>
          <w:t xml:space="preserve"> by sending specific parameter values to the URL, and then checks the headers and response to check whether a redirect occurred.</w:t>
        </w:r>
        <w:proofErr w:type="gramEnd"/>
      </w:ins>
    </w:p>
    <w:p w:rsidR="009C38B4" w:rsidRDefault="009C38B4">
      <w:pPr>
        <w:pStyle w:val="Subttulo"/>
        <w:rPr>
          <w:ins w:id="198" w:author="Samuel" w:date="2017-04-12T18:59:00Z"/>
          <w:lang w:val="en-US"/>
        </w:rPr>
        <w:pPrChange w:id="199" w:author="Samuel" w:date="2017-04-12T18:59:00Z">
          <w:pPr/>
        </w:pPrChange>
      </w:pPr>
      <w:ins w:id="200" w:author="Samuel" w:date="2017-04-12T19:00:00Z">
        <w:r>
          <w:rPr>
            <w:lang w:val="en-US"/>
          </w:rPr>
          <w:t>-</w:t>
        </w:r>
      </w:ins>
      <w:ins w:id="201" w:author="Samuel" w:date="2017-04-12T18:59:00Z">
        <w:r>
          <w:rPr>
            <w:lang w:val="en-US"/>
          </w:rPr>
          <w:t>Format String Error</w:t>
        </w:r>
      </w:ins>
    </w:p>
    <w:p w:rsidR="009C38B4" w:rsidRDefault="00D72329">
      <w:pPr>
        <w:rPr>
          <w:ins w:id="202" w:author="Samuel" w:date="2017-04-12T19:06:00Z"/>
          <w:lang w:val="en-US"/>
        </w:rPr>
      </w:pPr>
      <w:proofErr w:type="gramStart"/>
      <w:ins w:id="203" w:author="Samuel" w:date="2017-04-12T19:01:00Z">
        <w:r>
          <w:rPr>
            <w:lang w:val="en-US"/>
          </w:rPr>
          <w:t xml:space="preserve">Sends strings of input text that compiled C code </w:t>
        </w:r>
      </w:ins>
      <w:ins w:id="204" w:author="Samuel" w:date="2017-04-12T19:02:00Z">
        <w:r>
          <w:rPr>
            <w:lang w:val="en-US"/>
          </w:rPr>
          <w:t xml:space="preserve">would interpret as </w:t>
        </w:r>
      </w:ins>
      <w:ins w:id="205" w:author="Samuel" w:date="2017-04-12T19:05:00Z">
        <w:r>
          <w:rPr>
            <w:lang w:val="en-US"/>
          </w:rPr>
          <w:t>formatting parameters, and then looks for any anomalies.</w:t>
        </w:r>
      </w:ins>
      <w:proofErr w:type="gramEnd"/>
    </w:p>
    <w:p w:rsidR="00EB072D" w:rsidRDefault="00EB072D">
      <w:pPr>
        <w:pStyle w:val="Subttulo"/>
        <w:rPr>
          <w:ins w:id="206" w:author="Samuel" w:date="2017-04-12T19:06:00Z"/>
          <w:lang w:val="en-US"/>
        </w:rPr>
        <w:pPrChange w:id="207" w:author="Samuel" w:date="2017-04-12T19:06:00Z">
          <w:pPr/>
        </w:pPrChange>
      </w:pPr>
      <w:ins w:id="208" w:author="Samuel" w:date="2017-04-12T19:06:00Z">
        <w:r>
          <w:rPr>
            <w:lang w:val="en-US"/>
          </w:rPr>
          <w:t>-Parameter Tampering</w:t>
        </w:r>
      </w:ins>
    </w:p>
    <w:p w:rsidR="00EB072D" w:rsidRDefault="00EB072D">
      <w:pPr>
        <w:rPr>
          <w:ins w:id="209" w:author="Samuel" w:date="2017-04-12T19:14:00Z"/>
          <w:lang w:val="en-US"/>
        </w:rPr>
      </w:pPr>
      <w:ins w:id="210" w:author="Samuel" w:date="2017-04-12T19:12:00Z">
        <w:r>
          <w:rPr>
            <w:lang w:val="en-US"/>
          </w:rPr>
          <w:t>Submits requests with parameter values known to cause errors</w:t>
        </w:r>
      </w:ins>
      <w:ins w:id="211" w:author="Samuel" w:date="2017-04-12T19:13:00Z">
        <w:r>
          <w:rPr>
            <w:lang w:val="en-US"/>
          </w:rPr>
          <w:t>, and compares the response against patterns found in common errors in Java, Microsoft VBScript, PHP and others.</w:t>
        </w:r>
      </w:ins>
    </w:p>
    <w:p w:rsidR="00EB072D" w:rsidRDefault="00EB072D">
      <w:pPr>
        <w:pStyle w:val="Subttulo"/>
        <w:rPr>
          <w:ins w:id="212" w:author="Samuel" w:date="2017-04-12T19:14:00Z"/>
          <w:lang w:val="en-US"/>
        </w:rPr>
        <w:pPrChange w:id="213" w:author="Samuel" w:date="2017-04-12T19:14:00Z">
          <w:pPr/>
        </w:pPrChange>
      </w:pPr>
      <w:ins w:id="214" w:author="Samuel" w:date="2017-04-12T19:14:00Z">
        <w:r>
          <w:rPr>
            <w:lang w:val="en-US"/>
          </w:rPr>
          <w:t>-Path Traversal</w:t>
        </w:r>
      </w:ins>
    </w:p>
    <w:p w:rsidR="00EB072D" w:rsidRDefault="002F34DB">
      <w:pPr>
        <w:rPr>
          <w:ins w:id="215" w:author="Samuel" w:date="2017-04-12T19:18:00Z"/>
          <w:lang w:val="en-US"/>
        </w:rPr>
      </w:pPr>
      <w:ins w:id="216" w:author="Samuel" w:date="2017-04-12T19:15:00Z">
        <w:r>
          <w:rPr>
            <w:lang w:val="en-US"/>
          </w:rPr>
          <w:t>Tries to access files and directories outside of the web document root</w:t>
        </w:r>
      </w:ins>
      <w:ins w:id="217" w:author="Samuel" w:date="2017-04-12T19:17:00Z">
        <w:r>
          <w:rPr>
            <w:lang w:val="en-US"/>
          </w:rPr>
          <w:t xml:space="preserve"> using combinations of pathname prefixes and names of local files typically found in Windows or *NIX systems.</w:t>
        </w:r>
      </w:ins>
    </w:p>
    <w:p w:rsidR="007F30FA" w:rsidRDefault="007F30FA">
      <w:pPr>
        <w:pStyle w:val="Subttulo"/>
        <w:rPr>
          <w:ins w:id="218" w:author="Samuel" w:date="2017-04-12T19:18:00Z"/>
          <w:lang w:val="en-US"/>
        </w:rPr>
        <w:pPrChange w:id="219" w:author="Samuel" w:date="2017-04-12T19:18:00Z">
          <w:pPr/>
        </w:pPrChange>
      </w:pPr>
      <w:ins w:id="220" w:author="Samuel" w:date="2017-04-12T19:18:00Z">
        <w:r>
          <w:rPr>
            <w:lang w:val="en-US"/>
          </w:rPr>
          <w:t>-Remote File Include</w:t>
        </w:r>
      </w:ins>
    </w:p>
    <w:p w:rsidR="007F30FA" w:rsidRDefault="007F30FA">
      <w:pPr>
        <w:rPr>
          <w:ins w:id="221" w:author="Samuel" w:date="2017-04-12T19:22:00Z"/>
          <w:lang w:val="en-US"/>
        </w:rPr>
      </w:pPr>
      <w:ins w:id="222" w:author="Samuel" w:date="2017-04-12T19:21:00Z">
        <w:r>
          <w:rPr>
            <w:lang w:val="en-US"/>
          </w:rPr>
          <w:t>Passes</w:t>
        </w:r>
      </w:ins>
      <w:ins w:id="223" w:author="Samuel" w:date="2017-04-12T19:20:00Z">
        <w:r>
          <w:rPr>
            <w:lang w:val="en-US"/>
          </w:rPr>
          <w:t xml:space="preserve"> an external URL as </w:t>
        </w:r>
      </w:ins>
      <w:ins w:id="224" w:author="Samuel" w:date="2017-04-12T19:21:00Z">
        <w:r>
          <w:rPr>
            <w:lang w:val="en-US"/>
          </w:rPr>
          <w:t>a</w:t>
        </w:r>
      </w:ins>
      <w:ins w:id="225" w:author="Samuel" w:date="2017-04-12T19:20:00Z">
        <w:r>
          <w:rPr>
            <w:lang w:val="en-US"/>
          </w:rPr>
          <w:t xml:space="preserve"> parameter value</w:t>
        </w:r>
      </w:ins>
      <w:ins w:id="226" w:author="Samuel" w:date="2017-04-12T19:21:00Z">
        <w:r>
          <w:rPr>
            <w:lang w:val="en-US"/>
          </w:rPr>
          <w:t xml:space="preserve"> for the current URL and checks whether </w:t>
        </w:r>
      </w:ins>
      <w:ins w:id="227" w:author="Samuel" w:date="2017-04-12T19:22:00Z">
        <w:r w:rsidR="008B6772">
          <w:rPr>
            <w:lang w:val="en-US"/>
          </w:rPr>
          <w:t>this causes the title of the page to change.</w:t>
        </w:r>
      </w:ins>
    </w:p>
    <w:p w:rsidR="0066028A" w:rsidRDefault="0066028A">
      <w:pPr>
        <w:pStyle w:val="Subttulo"/>
        <w:rPr>
          <w:ins w:id="228" w:author="Samuel" w:date="2017-04-12T19:22:00Z"/>
          <w:lang w:val="en-US"/>
        </w:rPr>
        <w:pPrChange w:id="229" w:author="Samuel" w:date="2017-04-12T19:22:00Z">
          <w:pPr/>
        </w:pPrChange>
      </w:pPr>
      <w:ins w:id="230" w:author="Samuel" w:date="2017-04-12T19:22:00Z">
        <w:r>
          <w:rPr>
            <w:lang w:val="en-US"/>
          </w:rPr>
          <w:t>-Server Side Include</w:t>
        </w:r>
      </w:ins>
    </w:p>
    <w:p w:rsidR="0066028A" w:rsidRDefault="0077727E">
      <w:pPr>
        <w:rPr>
          <w:ins w:id="231" w:author="Samuel" w:date="2017-04-12T19:24:00Z"/>
          <w:lang w:val="en-US"/>
        </w:rPr>
      </w:pPr>
      <w:ins w:id="232" w:author="Samuel" w:date="2017-04-12T19:23:00Z">
        <w:r>
          <w:rPr>
            <w:lang w:val="en-US"/>
          </w:rPr>
          <w:t>Detects the OS the server is running on, and then sends a HTML SSI directive.</w:t>
        </w:r>
      </w:ins>
      <w:ins w:id="233" w:author="Samuel" w:date="2017-04-12T19:24:00Z">
        <w:r w:rsidR="0062753A">
          <w:rPr>
            <w:lang w:val="en-US"/>
          </w:rPr>
          <w:t xml:space="preserve"> The response is then analyzed to check whether it matches with a pattern indicating the </w:t>
        </w:r>
        <w:r w:rsidR="00BD11FD">
          <w:rPr>
            <w:lang w:val="en-US"/>
          </w:rPr>
          <w:t>SSI (</w:t>
        </w:r>
        <w:r w:rsidR="0062753A">
          <w:rPr>
            <w:lang w:val="en-US"/>
          </w:rPr>
          <w:t>S</w:t>
        </w:r>
        <w:r w:rsidR="00BD11FD">
          <w:rPr>
            <w:lang w:val="en-US"/>
          </w:rPr>
          <w:t xml:space="preserve">erver </w:t>
        </w:r>
        <w:r w:rsidR="0062753A">
          <w:rPr>
            <w:lang w:val="en-US"/>
          </w:rPr>
          <w:t>S</w:t>
        </w:r>
        <w:r w:rsidR="00BD11FD">
          <w:rPr>
            <w:lang w:val="en-US"/>
          </w:rPr>
          <w:t xml:space="preserve">ide </w:t>
        </w:r>
        <w:r w:rsidR="0062753A">
          <w:rPr>
            <w:lang w:val="en-US"/>
          </w:rPr>
          <w:t>I</w:t>
        </w:r>
        <w:r w:rsidR="00BD11FD">
          <w:rPr>
            <w:lang w:val="en-US"/>
          </w:rPr>
          <w:t>nclude)</w:t>
        </w:r>
        <w:r w:rsidR="0062753A">
          <w:rPr>
            <w:lang w:val="en-US"/>
          </w:rPr>
          <w:t xml:space="preserve"> was successful.</w:t>
        </w:r>
      </w:ins>
    </w:p>
    <w:p w:rsidR="007F47C7" w:rsidRDefault="007F47C7">
      <w:pPr>
        <w:pStyle w:val="Subttulo"/>
        <w:rPr>
          <w:ins w:id="234" w:author="Samuel" w:date="2017-04-12T19:25:00Z"/>
          <w:lang w:val="en-US"/>
        </w:rPr>
        <w:pPrChange w:id="235" w:author="Samuel" w:date="2017-04-12T19:24:00Z">
          <w:pPr/>
        </w:pPrChange>
      </w:pPr>
      <w:ins w:id="236" w:author="Samuel" w:date="2017-04-12T19:24:00Z">
        <w:r>
          <w:rPr>
            <w:lang w:val="en-US"/>
          </w:rPr>
          <w:t>-</w:t>
        </w:r>
      </w:ins>
      <w:ins w:id="237" w:author="Samuel" w:date="2017-04-12T19:25:00Z">
        <w:r>
          <w:rPr>
            <w:lang w:val="en-US"/>
          </w:rPr>
          <w:t>SQL Injection</w:t>
        </w:r>
      </w:ins>
    </w:p>
    <w:p w:rsidR="007F47C7" w:rsidRPr="007F47C7" w:rsidRDefault="00D63C28">
      <w:pPr>
        <w:rPr>
          <w:lang w:val="en-US"/>
        </w:rPr>
      </w:pPr>
      <w:bookmarkStart w:id="238" w:name="_GoBack"/>
      <w:proofErr w:type="gramStart"/>
      <w:ins w:id="239" w:author="Samuel" w:date="2017-04-12T19:25:00Z">
        <w:r>
          <w:rPr>
            <w:lang w:val="en-US"/>
          </w:rPr>
          <w:t>Attacks URL</w:t>
        </w:r>
      </w:ins>
      <w:ins w:id="240" w:author="Samuel" w:date="2017-04-12T19:26:00Z">
        <w:r>
          <w:rPr>
            <w:lang w:val="en-US"/>
          </w:rPr>
          <w:t xml:space="preserve"> param</w:t>
        </w:r>
        <w:r w:rsidR="00E8271B">
          <w:rPr>
            <w:lang w:val="en-US"/>
          </w:rPr>
          <w:t>e</w:t>
        </w:r>
        <w:r>
          <w:rPr>
            <w:lang w:val="en-US"/>
          </w:rPr>
          <w:t>ters</w:t>
        </w:r>
      </w:ins>
      <w:ins w:id="241" w:author="Samuel" w:date="2017-04-12T19:25:00Z">
        <w:r>
          <w:rPr>
            <w:lang w:val="en-US"/>
          </w:rPr>
          <w:t xml:space="preserve"> and form parameters with valid and invalid SQL syntax,</w:t>
        </w:r>
      </w:ins>
      <w:ins w:id="242" w:author="Samuel" w:date="2017-04-12T19:26:00Z">
        <w:r>
          <w:rPr>
            <w:lang w:val="en-US"/>
          </w:rPr>
          <w:t xml:space="preserve"> </w:t>
        </w:r>
      </w:ins>
      <w:ins w:id="243" w:author="Samuel" w:date="2017-04-12T19:28:00Z">
        <w:r w:rsidR="008A09EC">
          <w:rPr>
            <w:lang w:val="en-US"/>
          </w:rPr>
          <w:t>using diverse</w:t>
        </w:r>
      </w:ins>
      <w:ins w:id="244" w:author="Samuel" w:date="2017-04-12T19:26:00Z">
        <w:r>
          <w:rPr>
            <w:lang w:val="en-US"/>
          </w:rPr>
          <w:t xml:space="preserve"> SQL injection techniques</w:t>
        </w:r>
      </w:ins>
      <w:ins w:id="245" w:author="Samuel" w:date="2017-04-12T19:28:00Z">
        <w:r w:rsidR="008A09EC">
          <w:rPr>
            <w:lang w:val="en-US"/>
          </w:rPr>
          <w:t xml:space="preserve"> such as error, Boolean </w:t>
        </w:r>
      </w:ins>
      <w:ins w:id="246" w:author="Samuel" w:date="2017-04-12T19:29:00Z">
        <w:r w:rsidR="00FE1625">
          <w:rPr>
            <w:lang w:val="en-US"/>
          </w:rPr>
          <w:t>or</w:t>
        </w:r>
      </w:ins>
      <w:ins w:id="247" w:author="Samuel" w:date="2017-04-12T19:28:00Z">
        <w:r w:rsidR="008A09EC">
          <w:rPr>
            <w:lang w:val="en-US"/>
          </w:rPr>
          <w:t xml:space="preserve"> Union based injection</w:t>
        </w:r>
      </w:ins>
      <w:ins w:id="248" w:author="Samuel" w:date="2017-04-12T19:27:00Z">
        <w:r w:rsidR="00E8271B">
          <w:rPr>
            <w:lang w:val="en-US"/>
          </w:rPr>
          <w:t>.</w:t>
        </w:r>
      </w:ins>
      <w:proofErr w:type="gramEnd"/>
    </w:p>
    <w:bookmarkEnd w:id="238"/>
    <w:p w:rsidR="009A4342" w:rsidRPr="009C5CF5" w:rsidRDefault="009A4342" w:rsidP="001204CB">
      <w:pPr>
        <w:rPr>
          <w:lang w:val="en-US"/>
        </w:rPr>
      </w:pPr>
      <w:r>
        <w:rPr>
          <w:lang w:val="en-US"/>
        </w:rPr>
        <w:lastRenderedPageBreak/>
        <w:t>Once the scan is done, OWASP ZAP saves all the collected information pertaining to the found vulnerabilities inside a variable that will later be accessed and analyzed in order to get the needed data to generate the report. As a last step before the report generation, the headless instance of OWASP ZAP is closed via Python.</w:t>
      </w:r>
    </w:p>
    <w:p w:rsidR="009A4342" w:rsidRPr="009C5CF5" w:rsidRDefault="009A4342">
      <w:pPr>
        <w:rPr>
          <w:lang w:val="en-US"/>
        </w:rPr>
      </w:pPr>
    </w:p>
    <w:p w:rsidR="009A4342" w:rsidRDefault="009A4342" w:rsidP="009A4342">
      <w:pPr>
        <w:pStyle w:val="Ttulo2"/>
        <w:numPr>
          <w:ilvl w:val="1"/>
          <w:numId w:val="1"/>
        </w:numPr>
      </w:pPr>
      <w:bookmarkStart w:id="249" w:name="_Toc477455044"/>
      <w:bookmarkStart w:id="250" w:name="_Toc479254576"/>
      <w:proofErr w:type="spellStart"/>
      <w:r>
        <w:t>Report</w:t>
      </w:r>
      <w:proofErr w:type="spellEnd"/>
      <w:r>
        <w:t xml:space="preserve"> </w:t>
      </w:r>
      <w:proofErr w:type="spellStart"/>
      <w:r>
        <w:t>Generation</w:t>
      </w:r>
      <w:bookmarkEnd w:id="249"/>
      <w:bookmarkEnd w:id="250"/>
      <w:proofErr w:type="spellEnd"/>
    </w:p>
    <w:p w:rsidR="009A4342" w:rsidRDefault="009A4342" w:rsidP="00FF4985">
      <w:pPr>
        <w:rPr>
          <w:lang w:val="en-US"/>
        </w:rPr>
      </w:pPr>
      <w:r w:rsidRPr="000A5CEC">
        <w:rPr>
          <w:lang w:val="en-US"/>
        </w:rPr>
        <w:t>The next step is to make use of the information gathered during the previous st</w:t>
      </w:r>
      <w:r>
        <w:rPr>
          <w:lang w:val="en-US"/>
        </w:rPr>
        <w:t>ep</w:t>
      </w:r>
      <w:r w:rsidRPr="000A5CEC">
        <w:rPr>
          <w:lang w:val="en-US"/>
        </w:rPr>
        <w:t xml:space="preserve"> to </w:t>
      </w:r>
      <w:r>
        <w:rPr>
          <w:lang w:val="en-US"/>
        </w:rPr>
        <w:t>generate a human-readable report that summarizes the vulnerabilities found during the scan and their severity. The report will be formatted according to the 800-115 NIST guideline</w:t>
      </w:r>
      <w:r>
        <w:rPr>
          <w:lang w:val="en-US"/>
        </w:rPr>
        <w:fldChar w:fldCharType="begin"/>
      </w:r>
      <w:r>
        <w:rPr>
          <w:lang w:val="en-US"/>
        </w:rPr>
        <w:instrText xml:space="preserve"> ADDIN ZOTERO_ITEM CSL_CITATION {"citationID":"lHsmDnJV","properties":{"formattedCitation":"[3]","plainCitation":"[3]"},"citationItems":[{"id":21,"uris":["http://zotero.org/users/local/p39YSkPy/items/8GNA572X"],"uri":["http://zotero.org/users/local/p39YSkPy/items/8GNA572X"],"itemData":{"id":21,"type":"webpage","title":"Technical Guide to Information Security Testing and Assessment","container-title":"National Institute of Standards and Technology","URL":"http://nvlpubs.nist.gov/nistpubs/Legacy/SP/nistspecialpublication800-115.pdf","author":[{"family":"Scarfone","given":"Karen"},{"family":"Souppaya","given":"Murugiah"},{"family":"Cody","given":"Amanda"},{"family":"Orebaugh","given":"Angela"}],"issued":{"date-parts":[["2008",9]]}}}],"schema":"https://github.com/citation-style-language/schema/raw/master/csl-citation.json"} </w:instrText>
      </w:r>
      <w:r>
        <w:rPr>
          <w:lang w:val="en-US"/>
        </w:rPr>
        <w:fldChar w:fldCharType="separate"/>
      </w:r>
      <w:r w:rsidRPr="00CB14F7">
        <w:rPr>
          <w:rFonts w:ascii="Calibri" w:hAnsi="Calibri"/>
          <w:lang w:val="en-US"/>
        </w:rPr>
        <w:t>[3]</w:t>
      </w:r>
      <w:r>
        <w:rPr>
          <w:lang w:val="en-US"/>
        </w:rPr>
        <w:fldChar w:fldCharType="end"/>
      </w:r>
      <w:r>
        <w:rPr>
          <w:lang w:val="en-US"/>
        </w:rPr>
        <w:t>, using a penetration test report from Offensive Security as a template</w:t>
      </w:r>
      <w:r>
        <w:rPr>
          <w:lang w:val="en-US"/>
        </w:rPr>
        <w:fldChar w:fldCharType="begin"/>
      </w:r>
      <w:r>
        <w:rPr>
          <w:lang w:val="en-US"/>
        </w:rPr>
        <w:instrText xml:space="preserve"> ADDIN ZOTERO_ITEM CSL_CITATION {"citationID":"UQZOKYaP","properties":{"formattedCitation":"[4]","plainCitation":"[4]"},"citationItems":[{"id":23,"uris":["http://zotero.org/users/local/p39YSkPy/items/JD3P4MUZ"],"uri":["http://zotero.org/users/local/p39YSkPy/items/JD3P4MUZ"],"itemData":{"id":23,"type":"webpage","title":"Penetration Test Report","URL":"https://www.offensive-security.com/reports/sample-penetration-testing-report.pdf","author":[{"family":"Offensive Security","given":""}],"issued":{"date-parts":[["2013",8]]}}}],"schema":"https://github.com/citation-style-language/schema/raw/master/csl-citation.json"} </w:instrText>
      </w:r>
      <w:r>
        <w:rPr>
          <w:lang w:val="en-US"/>
        </w:rPr>
        <w:fldChar w:fldCharType="separate"/>
      </w:r>
      <w:r w:rsidRPr="00CB14F7">
        <w:rPr>
          <w:rFonts w:ascii="Calibri" w:hAnsi="Calibri"/>
          <w:lang w:val="en-US"/>
        </w:rPr>
        <w:t>[4]</w:t>
      </w:r>
      <w:r>
        <w:rPr>
          <w:lang w:val="en-US"/>
        </w:rPr>
        <w:fldChar w:fldCharType="end"/>
      </w:r>
      <w:r>
        <w:rPr>
          <w:lang w:val="en-US"/>
        </w:rPr>
        <w:t xml:space="preserve">. The resulting output will be a pdf file generated using </w:t>
      </w:r>
      <w:proofErr w:type="spellStart"/>
      <w:r>
        <w:rPr>
          <w:lang w:val="en-US"/>
        </w:rPr>
        <w:t>GitBook</w:t>
      </w:r>
      <w:proofErr w:type="spellEnd"/>
      <w:r>
        <w:rPr>
          <w:lang w:val="en-US"/>
        </w:rPr>
        <w:t>.</w:t>
      </w:r>
    </w:p>
    <w:p w:rsidR="009A4342" w:rsidRDefault="009A4342" w:rsidP="00F75890">
      <w:pPr>
        <w:rPr>
          <w:lang w:val="en-US"/>
        </w:rPr>
      </w:pPr>
      <w:r>
        <w:rPr>
          <w:lang w:val="en-US"/>
        </w:rPr>
        <w:t xml:space="preserve">First, it’s necessary to create a template for the report in </w:t>
      </w:r>
      <w:proofErr w:type="spellStart"/>
      <w:r>
        <w:rPr>
          <w:lang w:val="en-US"/>
        </w:rPr>
        <w:t>GitBook</w:t>
      </w:r>
      <w:proofErr w:type="spellEnd"/>
      <w:r>
        <w:rPr>
          <w:lang w:val="en-US"/>
        </w:rPr>
        <w:t xml:space="preserve">. </w:t>
      </w:r>
      <w:proofErr w:type="spellStart"/>
      <w:r>
        <w:rPr>
          <w:lang w:val="en-US"/>
        </w:rPr>
        <w:t>GitBook</w:t>
      </w:r>
      <w:proofErr w:type="spellEnd"/>
      <w:r>
        <w:rPr>
          <w:lang w:val="en-US"/>
        </w:rPr>
        <w:t xml:space="preserve"> uses Jinja2, a templating language for Python modelled after Django’s templates. Its syntax makes it possible to not only create templates for variables, but also to iterate through lists and use conditionals.</w:t>
      </w:r>
      <w:r>
        <w:rPr>
          <w:lang w:val="en-US"/>
        </w:rPr>
        <w:fldChar w:fldCharType="begin"/>
      </w:r>
      <w:r>
        <w:rPr>
          <w:lang w:val="en-US"/>
        </w:rPr>
        <w:instrText xml:space="preserve"> ADDIN ZOTERO_ITEM CSL_CITATION {"citationID":"o6tnimhgj","properties":{"formattedCitation":"[5]","plainCitation":"[5]"},"citationItems":[{"id":24,"uris":["http://zotero.org/users/local/p39YSkPy/items/T39QMP8G"],"uri":["http://zotero.org/users/local/p39YSkPy/items/T39QMP8G"],"itemData":{"id":24,"type":"webpage","title":"Quickstart Guide to Using the Jinja2 Template Engine","URL":"http://kagerato.net/articles/software/libraries/jinja-quickstart.html","author":[{"family":"Hill","given":"Bryan"}],"issued":{"date-parts":[["2012"]]},"accessed":{"date-parts":[["2017",4,5]]}}}],"schema":"https://github.com/citation-style-language/schema/raw/master/csl-citation.json"} </w:instrText>
      </w:r>
      <w:r>
        <w:rPr>
          <w:lang w:val="en-US"/>
        </w:rPr>
        <w:fldChar w:fldCharType="separate"/>
      </w:r>
      <w:r w:rsidRPr="00CB14F7">
        <w:rPr>
          <w:rFonts w:ascii="Calibri" w:hAnsi="Calibri"/>
          <w:lang w:val="en-US"/>
        </w:rPr>
        <w:t>[5]</w:t>
      </w:r>
      <w:r>
        <w:rPr>
          <w:lang w:val="en-US"/>
        </w:rPr>
        <w:fldChar w:fldCharType="end"/>
      </w:r>
    </w:p>
    <w:p w:rsidR="009A4342" w:rsidRPr="000A5CEC" w:rsidRDefault="009A4342" w:rsidP="00F75890">
      <w:pPr>
        <w:rPr>
          <w:lang w:val="en-US"/>
        </w:rPr>
      </w:pPr>
      <w:proofErr w:type="spellStart"/>
      <w:r>
        <w:rPr>
          <w:lang w:val="en-US"/>
        </w:rPr>
        <w:t>GitBook</w:t>
      </w:r>
      <w:proofErr w:type="spellEnd"/>
      <w:r>
        <w:rPr>
          <w:lang w:val="en-US"/>
        </w:rPr>
        <w:t xml:space="preserve"> will take into account any variables found within the </w:t>
      </w:r>
      <w:proofErr w:type="spellStart"/>
      <w:r w:rsidRPr="00741FF3">
        <w:rPr>
          <w:i/>
          <w:lang w:val="en-US"/>
        </w:rPr>
        <w:t>book.json</w:t>
      </w:r>
      <w:proofErr w:type="spellEnd"/>
      <w:r>
        <w:rPr>
          <w:lang w:val="en-US"/>
        </w:rPr>
        <w:t xml:space="preserve"> file when generating the pdf file</w:t>
      </w:r>
      <w:r>
        <w:rPr>
          <w:rStyle w:val="Refdenotaalpie"/>
          <w:lang w:val="en-US"/>
        </w:rPr>
        <w:footnoteReference w:id="7"/>
      </w:r>
      <w:r>
        <w:rPr>
          <w:lang w:val="en-US"/>
        </w:rPr>
        <w:t xml:space="preserve">. The purpose of the code will then be to dynamically create this </w:t>
      </w:r>
      <w:proofErr w:type="spellStart"/>
      <w:r w:rsidRPr="00741FF3">
        <w:rPr>
          <w:i/>
          <w:lang w:val="en-US"/>
        </w:rPr>
        <w:t>book.json</w:t>
      </w:r>
      <w:proofErr w:type="spellEnd"/>
      <w:r>
        <w:rPr>
          <w:lang w:val="en-US"/>
        </w:rPr>
        <w:t xml:space="preserve"> file using the appropriate variables obtained during the previous scan. This is achieved by collecting the variables of interest inside a list that is later dumped to the </w:t>
      </w:r>
      <w:proofErr w:type="spellStart"/>
      <w:r>
        <w:rPr>
          <w:lang w:val="en-US"/>
        </w:rPr>
        <w:t>json</w:t>
      </w:r>
      <w:proofErr w:type="spellEnd"/>
      <w:r>
        <w:rPr>
          <w:lang w:val="en-US"/>
        </w:rPr>
        <w:t xml:space="preserve"> file.</w:t>
      </w:r>
    </w:p>
    <w:p w:rsidR="009A4342" w:rsidRPr="000A5CEC" w:rsidRDefault="009A4342" w:rsidP="00F75890">
      <w:pPr>
        <w:rPr>
          <w:lang w:val="en-US"/>
        </w:rPr>
      </w:pPr>
    </w:p>
    <w:p w:rsidR="009A4342" w:rsidRPr="000A5CEC" w:rsidRDefault="009A4342">
      <w:pPr>
        <w:rPr>
          <w:lang w:val="en-US"/>
        </w:rPr>
        <w:sectPr w:rsidR="009A4342" w:rsidRPr="000A5CEC">
          <w:pgSz w:w="11906" w:h="16838"/>
          <w:pgMar w:top="1417" w:right="1701" w:bottom="1417" w:left="1701" w:header="708" w:footer="708" w:gutter="0"/>
          <w:cols w:space="708"/>
          <w:docGrid w:linePitch="360"/>
        </w:sectPr>
      </w:pPr>
    </w:p>
    <w:p w:rsidR="00D24C94" w:rsidRPr="000A5CEC" w:rsidRDefault="00D24C94">
      <w:pPr>
        <w:rPr>
          <w:lang w:val="en-US"/>
        </w:rPr>
      </w:pPr>
    </w:p>
    <w:sectPr w:rsidR="00D24C94" w:rsidRPr="000A5CE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6B60" w:rsidRDefault="00316B60" w:rsidP="003815E2">
      <w:pPr>
        <w:spacing w:after="0" w:line="240" w:lineRule="auto"/>
      </w:pPr>
      <w:r>
        <w:separator/>
      </w:r>
    </w:p>
  </w:endnote>
  <w:endnote w:type="continuationSeparator" w:id="0">
    <w:p w:rsidR="00316B60" w:rsidRDefault="00316B60" w:rsidP="003815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6B60" w:rsidRDefault="00316B60" w:rsidP="003815E2">
      <w:pPr>
        <w:spacing w:after="0" w:line="240" w:lineRule="auto"/>
      </w:pPr>
      <w:r>
        <w:separator/>
      </w:r>
    </w:p>
  </w:footnote>
  <w:footnote w:type="continuationSeparator" w:id="0">
    <w:p w:rsidR="00316B60" w:rsidRDefault="00316B60" w:rsidP="003815E2">
      <w:pPr>
        <w:spacing w:after="0" w:line="240" w:lineRule="auto"/>
      </w:pPr>
      <w:r>
        <w:continuationSeparator/>
      </w:r>
    </w:p>
  </w:footnote>
  <w:footnote w:id="1">
    <w:p w:rsidR="009A4342" w:rsidRDefault="009A4342">
      <w:pPr>
        <w:pStyle w:val="Textonotapie"/>
      </w:pPr>
      <w:r>
        <w:rPr>
          <w:rStyle w:val="Refdenotaalpie"/>
        </w:rPr>
        <w:footnoteRef/>
      </w:r>
      <w:r>
        <w:t xml:space="preserve"> </w:t>
      </w:r>
      <w:r w:rsidRPr="00C92E05">
        <w:t>https://github.com/zaproxy/zaproxy/wiki/ApiPython</w:t>
      </w:r>
    </w:p>
  </w:footnote>
  <w:footnote w:id="2">
    <w:p w:rsidR="00186C04" w:rsidRDefault="00186C04">
      <w:pPr>
        <w:pStyle w:val="Textonotapie"/>
      </w:pPr>
      <w:ins w:id="8" w:author="Samuel" w:date="2017-04-12T17:33:00Z">
        <w:r>
          <w:rPr>
            <w:rStyle w:val="Refdenotaalpie"/>
          </w:rPr>
          <w:footnoteRef/>
        </w:r>
        <w:r>
          <w:t xml:space="preserve"> </w:t>
        </w:r>
        <w:r w:rsidRPr="00186C04">
          <w:t>https://github.com/zaproxy/zap-core-help/wiki/HelpAddonsPscanrulesPscanrules</w:t>
        </w:r>
      </w:ins>
    </w:p>
  </w:footnote>
  <w:footnote w:id="3">
    <w:p w:rsidR="002414B8" w:rsidRDefault="002414B8">
      <w:pPr>
        <w:pStyle w:val="Textonotapie"/>
      </w:pPr>
      <w:ins w:id="106" w:author="Samuel" w:date="2017-04-12T18:15:00Z">
        <w:r>
          <w:rPr>
            <w:rStyle w:val="Refdenotaalpie"/>
          </w:rPr>
          <w:footnoteRef/>
        </w:r>
        <w:r>
          <w:t xml:space="preserve"> </w:t>
        </w:r>
      </w:ins>
      <w:ins w:id="107" w:author="Samuel" w:date="2017-04-12T18:16:00Z">
        <w:r w:rsidRPr="002414B8">
          <w:t>https://www.keycdn.com/support/what-is-mime-sniffing/</w:t>
        </w:r>
      </w:ins>
    </w:p>
  </w:footnote>
  <w:footnote w:id="4">
    <w:p w:rsidR="008F1E00" w:rsidRDefault="008F1E00">
      <w:pPr>
        <w:pStyle w:val="Textonotapie"/>
      </w:pPr>
      <w:ins w:id="127" w:author="Samuel" w:date="2017-04-12T18:19:00Z">
        <w:r>
          <w:rPr>
            <w:rStyle w:val="Refdenotaalpie"/>
          </w:rPr>
          <w:footnoteRef/>
        </w:r>
        <w:r>
          <w:t xml:space="preserve"> </w:t>
        </w:r>
        <w:r w:rsidRPr="008F1E00">
          <w:t>https://www.keycdn.com/blog/x-frame-options/</w:t>
        </w:r>
      </w:ins>
    </w:p>
  </w:footnote>
  <w:footnote w:id="5">
    <w:p w:rsidR="00C4221A" w:rsidRDefault="00C4221A">
      <w:pPr>
        <w:pStyle w:val="Textonotapie"/>
      </w:pPr>
      <w:ins w:id="137" w:author="Samuel" w:date="2017-04-12T18:24:00Z">
        <w:r>
          <w:rPr>
            <w:rStyle w:val="Refdenotaalpie"/>
          </w:rPr>
          <w:footnoteRef/>
        </w:r>
        <w:r>
          <w:t xml:space="preserve"> </w:t>
        </w:r>
        <w:r w:rsidRPr="00C4221A">
          <w:t>https://github.com/zaproxy/zap-core-help/wiki/HelpAddonsAscanrulesAscanrules</w:t>
        </w:r>
      </w:ins>
    </w:p>
  </w:footnote>
  <w:footnote w:id="6">
    <w:p w:rsidR="00A94787" w:rsidRDefault="00A94787" w:rsidP="00A94787">
      <w:pPr>
        <w:pStyle w:val="Textonotapie"/>
        <w:rPr>
          <w:ins w:id="153" w:author="Samuel" w:date="2017-04-17T15:11:00Z"/>
        </w:rPr>
      </w:pPr>
      <w:ins w:id="154" w:author="Samuel" w:date="2017-04-17T15:11:00Z">
        <w:r>
          <w:rPr>
            <w:rStyle w:val="Refdenotaalpie"/>
          </w:rPr>
          <w:footnoteRef/>
        </w:r>
        <w:r>
          <w:t xml:space="preserve"> </w:t>
        </w:r>
        <w:r w:rsidRPr="00192401">
          <w:t>https://www.acunetix.com/websitesecurity/crlf-injection/</w:t>
        </w:r>
      </w:ins>
    </w:p>
  </w:footnote>
  <w:footnote w:id="7">
    <w:p w:rsidR="009A4342" w:rsidRDefault="009A4342">
      <w:pPr>
        <w:pStyle w:val="Textonotapie"/>
      </w:pPr>
      <w:r>
        <w:rPr>
          <w:rStyle w:val="Refdenotaalpie"/>
        </w:rPr>
        <w:footnoteRef/>
      </w:r>
      <w:r>
        <w:t xml:space="preserve"> </w:t>
      </w:r>
      <w:r w:rsidRPr="003815E2">
        <w:t>https://gitbookio.gitbooks.io/documentation/content/format/templating.htm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4A104F"/>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4D33"/>
    <w:rsid w:val="00000214"/>
    <w:rsid w:val="000025C8"/>
    <w:rsid w:val="0001184B"/>
    <w:rsid w:val="00045BAC"/>
    <w:rsid w:val="00054905"/>
    <w:rsid w:val="000561D3"/>
    <w:rsid w:val="00061168"/>
    <w:rsid w:val="000833E2"/>
    <w:rsid w:val="0008633B"/>
    <w:rsid w:val="000933B6"/>
    <w:rsid w:val="00094E98"/>
    <w:rsid w:val="000A5CEC"/>
    <w:rsid w:val="001204CB"/>
    <w:rsid w:val="00125CD0"/>
    <w:rsid w:val="00165236"/>
    <w:rsid w:val="00173CB8"/>
    <w:rsid w:val="00174753"/>
    <w:rsid w:val="00186C04"/>
    <w:rsid w:val="00192401"/>
    <w:rsid w:val="001A3D59"/>
    <w:rsid w:val="001D0A11"/>
    <w:rsid w:val="002033C4"/>
    <w:rsid w:val="00204ADB"/>
    <w:rsid w:val="0022697B"/>
    <w:rsid w:val="002414B8"/>
    <w:rsid w:val="00280C45"/>
    <w:rsid w:val="00284D33"/>
    <w:rsid w:val="002976D6"/>
    <w:rsid w:val="002F34DB"/>
    <w:rsid w:val="0031160F"/>
    <w:rsid w:val="00316AE5"/>
    <w:rsid w:val="00316B60"/>
    <w:rsid w:val="00350F04"/>
    <w:rsid w:val="00352B01"/>
    <w:rsid w:val="00353CC9"/>
    <w:rsid w:val="003671D2"/>
    <w:rsid w:val="003815E2"/>
    <w:rsid w:val="003A3B11"/>
    <w:rsid w:val="003B3969"/>
    <w:rsid w:val="003B51EC"/>
    <w:rsid w:val="003E1D5A"/>
    <w:rsid w:val="0040411D"/>
    <w:rsid w:val="00421EF3"/>
    <w:rsid w:val="00453DA6"/>
    <w:rsid w:val="00464F8D"/>
    <w:rsid w:val="004F07C8"/>
    <w:rsid w:val="004F74A1"/>
    <w:rsid w:val="004F7DC8"/>
    <w:rsid w:val="00505402"/>
    <w:rsid w:val="00515A32"/>
    <w:rsid w:val="0054396B"/>
    <w:rsid w:val="00555B27"/>
    <w:rsid w:val="0057677F"/>
    <w:rsid w:val="005A671A"/>
    <w:rsid w:val="005A7989"/>
    <w:rsid w:val="005E4A22"/>
    <w:rsid w:val="00603FB4"/>
    <w:rsid w:val="00607E75"/>
    <w:rsid w:val="0062753A"/>
    <w:rsid w:val="00640623"/>
    <w:rsid w:val="006533E2"/>
    <w:rsid w:val="0066028A"/>
    <w:rsid w:val="00684859"/>
    <w:rsid w:val="00695FD0"/>
    <w:rsid w:val="006D1129"/>
    <w:rsid w:val="006D1DEC"/>
    <w:rsid w:val="006D47C2"/>
    <w:rsid w:val="006E02FF"/>
    <w:rsid w:val="007116F7"/>
    <w:rsid w:val="007217DF"/>
    <w:rsid w:val="00723ED1"/>
    <w:rsid w:val="007359CE"/>
    <w:rsid w:val="00741FF3"/>
    <w:rsid w:val="00753357"/>
    <w:rsid w:val="00763D2D"/>
    <w:rsid w:val="0077727E"/>
    <w:rsid w:val="007C097C"/>
    <w:rsid w:val="007C2708"/>
    <w:rsid w:val="007D0122"/>
    <w:rsid w:val="007F30FA"/>
    <w:rsid w:val="007F47C7"/>
    <w:rsid w:val="008240F8"/>
    <w:rsid w:val="008553D1"/>
    <w:rsid w:val="00866EEE"/>
    <w:rsid w:val="008735DB"/>
    <w:rsid w:val="008A09EC"/>
    <w:rsid w:val="008B6772"/>
    <w:rsid w:val="008E3D3F"/>
    <w:rsid w:val="008F1E00"/>
    <w:rsid w:val="00900B80"/>
    <w:rsid w:val="00923D18"/>
    <w:rsid w:val="00947CC5"/>
    <w:rsid w:val="00950907"/>
    <w:rsid w:val="00956C96"/>
    <w:rsid w:val="009575D7"/>
    <w:rsid w:val="009613CB"/>
    <w:rsid w:val="00965619"/>
    <w:rsid w:val="00965E36"/>
    <w:rsid w:val="00980139"/>
    <w:rsid w:val="009A2C7F"/>
    <w:rsid w:val="009A4342"/>
    <w:rsid w:val="009A446D"/>
    <w:rsid w:val="009A5709"/>
    <w:rsid w:val="009C38B4"/>
    <w:rsid w:val="009C5CF5"/>
    <w:rsid w:val="00A01C8D"/>
    <w:rsid w:val="00A145BF"/>
    <w:rsid w:val="00A37EE5"/>
    <w:rsid w:val="00A64BDC"/>
    <w:rsid w:val="00A94787"/>
    <w:rsid w:val="00B07D28"/>
    <w:rsid w:val="00B35770"/>
    <w:rsid w:val="00B5643D"/>
    <w:rsid w:val="00B64549"/>
    <w:rsid w:val="00B70C79"/>
    <w:rsid w:val="00B72655"/>
    <w:rsid w:val="00B76BA1"/>
    <w:rsid w:val="00B84A97"/>
    <w:rsid w:val="00BB2893"/>
    <w:rsid w:val="00BC302F"/>
    <w:rsid w:val="00BD11FD"/>
    <w:rsid w:val="00BD471C"/>
    <w:rsid w:val="00BE3421"/>
    <w:rsid w:val="00BE6C35"/>
    <w:rsid w:val="00BF7B24"/>
    <w:rsid w:val="00C06EB3"/>
    <w:rsid w:val="00C4221A"/>
    <w:rsid w:val="00C42AE5"/>
    <w:rsid w:val="00C607F2"/>
    <w:rsid w:val="00C83CFC"/>
    <w:rsid w:val="00C92E05"/>
    <w:rsid w:val="00CC3941"/>
    <w:rsid w:val="00CF0A6B"/>
    <w:rsid w:val="00D20C32"/>
    <w:rsid w:val="00D24C94"/>
    <w:rsid w:val="00D25EDD"/>
    <w:rsid w:val="00D4050D"/>
    <w:rsid w:val="00D53677"/>
    <w:rsid w:val="00D53AA5"/>
    <w:rsid w:val="00D638F0"/>
    <w:rsid w:val="00D63C28"/>
    <w:rsid w:val="00D7032F"/>
    <w:rsid w:val="00D72329"/>
    <w:rsid w:val="00D9330E"/>
    <w:rsid w:val="00D95D8C"/>
    <w:rsid w:val="00E12223"/>
    <w:rsid w:val="00E37830"/>
    <w:rsid w:val="00E525A1"/>
    <w:rsid w:val="00E532FD"/>
    <w:rsid w:val="00E538D9"/>
    <w:rsid w:val="00E56EB8"/>
    <w:rsid w:val="00E605E6"/>
    <w:rsid w:val="00E6219C"/>
    <w:rsid w:val="00E71A67"/>
    <w:rsid w:val="00E8271B"/>
    <w:rsid w:val="00EA2F59"/>
    <w:rsid w:val="00EB072D"/>
    <w:rsid w:val="00EC2C3B"/>
    <w:rsid w:val="00ED417D"/>
    <w:rsid w:val="00ED4B3C"/>
    <w:rsid w:val="00F61C75"/>
    <w:rsid w:val="00F62604"/>
    <w:rsid w:val="00F75890"/>
    <w:rsid w:val="00F95C18"/>
    <w:rsid w:val="00FA095D"/>
    <w:rsid w:val="00FA6185"/>
    <w:rsid w:val="00FE1625"/>
    <w:rsid w:val="00FF4985"/>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D24C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D24C9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23ED1"/>
    <w:pPr>
      <w:keepNext/>
      <w:keepLines/>
      <w:spacing w:before="200" w:after="0"/>
      <w:ind w:left="720" w:hanging="72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723ED1"/>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723ED1"/>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723ED1"/>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723ED1"/>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723ED1"/>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723ED1"/>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24C9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D24C9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723ED1"/>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723ED1"/>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723ED1"/>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723ED1"/>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723ED1"/>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723ED1"/>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723ED1"/>
    <w:rPr>
      <w:rFonts w:asciiTheme="majorHAnsi" w:eastAsiaTheme="majorEastAsia" w:hAnsiTheme="majorHAnsi" w:cstheme="majorBidi"/>
      <w:i/>
      <w:iCs/>
      <w:color w:val="404040" w:themeColor="text1" w:themeTint="BF"/>
      <w:sz w:val="20"/>
      <w:szCs w:val="20"/>
    </w:rPr>
  </w:style>
  <w:style w:type="character" w:styleId="Refdecomentario">
    <w:name w:val="annotation reference"/>
    <w:basedOn w:val="Fuentedeprrafopredeter"/>
    <w:uiPriority w:val="99"/>
    <w:semiHidden/>
    <w:unhideWhenUsed/>
    <w:rsid w:val="00FF4985"/>
    <w:rPr>
      <w:sz w:val="16"/>
      <w:szCs w:val="16"/>
    </w:rPr>
  </w:style>
  <w:style w:type="paragraph" w:styleId="Textocomentario">
    <w:name w:val="annotation text"/>
    <w:basedOn w:val="Normal"/>
    <w:link w:val="TextocomentarioCar"/>
    <w:uiPriority w:val="99"/>
    <w:semiHidden/>
    <w:unhideWhenUsed/>
    <w:rsid w:val="00FF498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F4985"/>
    <w:rPr>
      <w:sz w:val="20"/>
      <w:szCs w:val="20"/>
    </w:rPr>
  </w:style>
  <w:style w:type="paragraph" w:styleId="Asuntodelcomentario">
    <w:name w:val="annotation subject"/>
    <w:basedOn w:val="Textocomentario"/>
    <w:next w:val="Textocomentario"/>
    <w:link w:val="AsuntodelcomentarioCar"/>
    <w:uiPriority w:val="99"/>
    <w:semiHidden/>
    <w:unhideWhenUsed/>
    <w:rsid w:val="00FF4985"/>
    <w:rPr>
      <w:b/>
      <w:bCs/>
    </w:rPr>
  </w:style>
  <w:style w:type="character" w:customStyle="1" w:styleId="AsuntodelcomentarioCar">
    <w:name w:val="Asunto del comentario Car"/>
    <w:basedOn w:val="TextocomentarioCar"/>
    <w:link w:val="Asuntodelcomentario"/>
    <w:uiPriority w:val="99"/>
    <w:semiHidden/>
    <w:rsid w:val="00FF4985"/>
    <w:rPr>
      <w:b/>
      <w:bCs/>
      <w:sz w:val="20"/>
      <w:szCs w:val="20"/>
    </w:rPr>
  </w:style>
  <w:style w:type="paragraph" w:styleId="Textodeglobo">
    <w:name w:val="Balloon Text"/>
    <w:basedOn w:val="Normal"/>
    <w:link w:val="TextodegloboCar"/>
    <w:uiPriority w:val="99"/>
    <w:semiHidden/>
    <w:unhideWhenUsed/>
    <w:rsid w:val="00FF498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F4985"/>
    <w:rPr>
      <w:rFonts w:ascii="Tahoma" w:hAnsi="Tahoma" w:cs="Tahoma"/>
      <w:sz w:val="16"/>
      <w:szCs w:val="16"/>
    </w:rPr>
  </w:style>
  <w:style w:type="paragraph" w:styleId="Bibliografa">
    <w:name w:val="Bibliography"/>
    <w:basedOn w:val="Normal"/>
    <w:next w:val="Normal"/>
    <w:uiPriority w:val="37"/>
    <w:unhideWhenUsed/>
    <w:rsid w:val="0040411D"/>
    <w:pPr>
      <w:spacing w:after="0" w:line="240" w:lineRule="auto"/>
      <w:ind w:left="384" w:hanging="384"/>
    </w:pPr>
  </w:style>
  <w:style w:type="paragraph" w:styleId="Textonotapie">
    <w:name w:val="footnote text"/>
    <w:basedOn w:val="Normal"/>
    <w:link w:val="TextonotapieCar"/>
    <w:uiPriority w:val="99"/>
    <w:semiHidden/>
    <w:unhideWhenUsed/>
    <w:rsid w:val="003815E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815E2"/>
    <w:rPr>
      <w:sz w:val="20"/>
      <w:szCs w:val="20"/>
    </w:rPr>
  </w:style>
  <w:style w:type="character" w:styleId="Refdenotaalpie">
    <w:name w:val="footnote reference"/>
    <w:basedOn w:val="Fuentedeprrafopredeter"/>
    <w:uiPriority w:val="99"/>
    <w:semiHidden/>
    <w:unhideWhenUsed/>
    <w:rsid w:val="003815E2"/>
    <w:rPr>
      <w:vertAlign w:val="superscript"/>
    </w:rPr>
  </w:style>
  <w:style w:type="paragraph" w:styleId="Subttulo">
    <w:name w:val="Subtitle"/>
    <w:basedOn w:val="Normal"/>
    <w:next w:val="Normal"/>
    <w:link w:val="SubttuloCar"/>
    <w:uiPriority w:val="11"/>
    <w:qFormat/>
    <w:rsid w:val="00186C0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186C04"/>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D24C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D24C9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23ED1"/>
    <w:pPr>
      <w:keepNext/>
      <w:keepLines/>
      <w:spacing w:before="200" w:after="0"/>
      <w:ind w:left="720" w:hanging="72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723ED1"/>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723ED1"/>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723ED1"/>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723ED1"/>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723ED1"/>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723ED1"/>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24C9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D24C9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723ED1"/>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723ED1"/>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723ED1"/>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723ED1"/>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723ED1"/>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723ED1"/>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723ED1"/>
    <w:rPr>
      <w:rFonts w:asciiTheme="majorHAnsi" w:eastAsiaTheme="majorEastAsia" w:hAnsiTheme="majorHAnsi" w:cstheme="majorBidi"/>
      <w:i/>
      <w:iCs/>
      <w:color w:val="404040" w:themeColor="text1" w:themeTint="BF"/>
      <w:sz w:val="20"/>
      <w:szCs w:val="20"/>
    </w:rPr>
  </w:style>
  <w:style w:type="character" w:styleId="Refdecomentario">
    <w:name w:val="annotation reference"/>
    <w:basedOn w:val="Fuentedeprrafopredeter"/>
    <w:uiPriority w:val="99"/>
    <w:semiHidden/>
    <w:unhideWhenUsed/>
    <w:rsid w:val="00FF4985"/>
    <w:rPr>
      <w:sz w:val="16"/>
      <w:szCs w:val="16"/>
    </w:rPr>
  </w:style>
  <w:style w:type="paragraph" w:styleId="Textocomentario">
    <w:name w:val="annotation text"/>
    <w:basedOn w:val="Normal"/>
    <w:link w:val="TextocomentarioCar"/>
    <w:uiPriority w:val="99"/>
    <w:semiHidden/>
    <w:unhideWhenUsed/>
    <w:rsid w:val="00FF498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F4985"/>
    <w:rPr>
      <w:sz w:val="20"/>
      <w:szCs w:val="20"/>
    </w:rPr>
  </w:style>
  <w:style w:type="paragraph" w:styleId="Asuntodelcomentario">
    <w:name w:val="annotation subject"/>
    <w:basedOn w:val="Textocomentario"/>
    <w:next w:val="Textocomentario"/>
    <w:link w:val="AsuntodelcomentarioCar"/>
    <w:uiPriority w:val="99"/>
    <w:semiHidden/>
    <w:unhideWhenUsed/>
    <w:rsid w:val="00FF4985"/>
    <w:rPr>
      <w:b/>
      <w:bCs/>
    </w:rPr>
  </w:style>
  <w:style w:type="character" w:customStyle="1" w:styleId="AsuntodelcomentarioCar">
    <w:name w:val="Asunto del comentario Car"/>
    <w:basedOn w:val="TextocomentarioCar"/>
    <w:link w:val="Asuntodelcomentario"/>
    <w:uiPriority w:val="99"/>
    <w:semiHidden/>
    <w:rsid w:val="00FF4985"/>
    <w:rPr>
      <w:b/>
      <w:bCs/>
      <w:sz w:val="20"/>
      <w:szCs w:val="20"/>
    </w:rPr>
  </w:style>
  <w:style w:type="paragraph" w:styleId="Textodeglobo">
    <w:name w:val="Balloon Text"/>
    <w:basedOn w:val="Normal"/>
    <w:link w:val="TextodegloboCar"/>
    <w:uiPriority w:val="99"/>
    <w:semiHidden/>
    <w:unhideWhenUsed/>
    <w:rsid w:val="00FF498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F4985"/>
    <w:rPr>
      <w:rFonts w:ascii="Tahoma" w:hAnsi="Tahoma" w:cs="Tahoma"/>
      <w:sz w:val="16"/>
      <w:szCs w:val="16"/>
    </w:rPr>
  </w:style>
  <w:style w:type="paragraph" w:styleId="Bibliografa">
    <w:name w:val="Bibliography"/>
    <w:basedOn w:val="Normal"/>
    <w:next w:val="Normal"/>
    <w:uiPriority w:val="37"/>
    <w:unhideWhenUsed/>
    <w:rsid w:val="0040411D"/>
    <w:pPr>
      <w:spacing w:after="0" w:line="240" w:lineRule="auto"/>
      <w:ind w:left="384" w:hanging="384"/>
    </w:pPr>
  </w:style>
  <w:style w:type="paragraph" w:styleId="Textonotapie">
    <w:name w:val="footnote text"/>
    <w:basedOn w:val="Normal"/>
    <w:link w:val="TextonotapieCar"/>
    <w:uiPriority w:val="99"/>
    <w:semiHidden/>
    <w:unhideWhenUsed/>
    <w:rsid w:val="003815E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815E2"/>
    <w:rPr>
      <w:sz w:val="20"/>
      <w:szCs w:val="20"/>
    </w:rPr>
  </w:style>
  <w:style w:type="character" w:styleId="Refdenotaalpie">
    <w:name w:val="footnote reference"/>
    <w:basedOn w:val="Fuentedeprrafopredeter"/>
    <w:uiPriority w:val="99"/>
    <w:semiHidden/>
    <w:unhideWhenUsed/>
    <w:rsid w:val="003815E2"/>
    <w:rPr>
      <w:vertAlign w:val="superscript"/>
    </w:rPr>
  </w:style>
  <w:style w:type="paragraph" w:styleId="Subttulo">
    <w:name w:val="Subtitle"/>
    <w:basedOn w:val="Normal"/>
    <w:next w:val="Normal"/>
    <w:link w:val="SubttuloCar"/>
    <w:uiPriority w:val="11"/>
    <w:qFormat/>
    <w:rsid w:val="00186C0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186C04"/>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0434720">
      <w:bodyDiv w:val="1"/>
      <w:marLeft w:val="0"/>
      <w:marRight w:val="0"/>
      <w:marTop w:val="0"/>
      <w:marBottom w:val="0"/>
      <w:divBdr>
        <w:top w:val="none" w:sz="0" w:space="0" w:color="auto"/>
        <w:left w:val="none" w:sz="0" w:space="0" w:color="auto"/>
        <w:bottom w:val="none" w:sz="0" w:space="0" w:color="auto"/>
        <w:right w:val="none" w:sz="0" w:space="0" w:color="auto"/>
      </w:divBdr>
    </w:div>
    <w:div w:id="138487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5F946D-D86C-4EEF-978D-FF4CC6C2A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6</Pages>
  <Words>1935</Words>
  <Characters>10645</Characters>
  <Application>Microsoft Office Word</Application>
  <DocSecurity>0</DocSecurity>
  <Lines>88</Lines>
  <Paragraphs>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5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dc:creator>
  <cp:keywords/>
  <dc:description/>
  <cp:lastModifiedBy>Samuel</cp:lastModifiedBy>
  <cp:revision>166</cp:revision>
  <dcterms:created xsi:type="dcterms:W3CDTF">2017-03-16T18:03:00Z</dcterms:created>
  <dcterms:modified xsi:type="dcterms:W3CDTF">2017-04-17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nNrJzeM6"/&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